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537F6" w14:textId="34F7B362" w:rsidR="00A11DA0" w:rsidRPr="00BF4D95" w:rsidRDefault="00325D17" w:rsidP="00736E40">
      <w:pPr>
        <w:jc w:val="center"/>
      </w:pPr>
      <w:commentRangeStart w:id="0"/>
      <w:r>
        <w:t>High</w:t>
      </w:r>
      <w:commentRangeEnd w:id="0"/>
      <w:r w:rsidR="00F941A7">
        <w:rPr>
          <w:rStyle w:val="CommentReference"/>
        </w:rPr>
        <w:commentReference w:id="0"/>
      </w:r>
      <w:r>
        <w:t xml:space="preserve">-resolution </w:t>
      </w:r>
      <w:r w:rsidR="00F619CD" w:rsidRPr="00BF4D95">
        <w:t>Cloud Climatology</w:t>
      </w:r>
      <w:r w:rsidR="00D76E98">
        <w:t xml:space="preserve"> for Global Land Areas</w:t>
      </w:r>
    </w:p>
    <w:p w14:paraId="5AC33EED" w14:textId="5EFE11F0" w:rsidR="00F619CD" w:rsidRDefault="00F619CD" w:rsidP="00736E40">
      <w:pPr>
        <w:jc w:val="center"/>
      </w:pPr>
      <w:r w:rsidRPr="00BF4D95">
        <w:t>Adam M. Wilson</w:t>
      </w:r>
      <w:r w:rsidR="00736E40">
        <w:t xml:space="preserve"> &amp;</w:t>
      </w:r>
      <w:r w:rsidR="00CB4F2C" w:rsidRPr="00BF4D95">
        <w:t xml:space="preserve"> Walter </w:t>
      </w:r>
      <w:proofErr w:type="spellStart"/>
      <w:r w:rsidR="00CB4F2C" w:rsidRPr="00BF4D95">
        <w:t>Jetz</w:t>
      </w:r>
      <w:proofErr w:type="spellEnd"/>
    </w:p>
    <w:p w14:paraId="6F9B0910" w14:textId="4CEB7A06" w:rsidR="002B1A00" w:rsidRDefault="005564CD" w:rsidP="00EC6DB4">
      <w:pPr>
        <w:pStyle w:val="Heading1"/>
      </w:pPr>
      <w:commentRangeStart w:id="1"/>
      <w:r>
        <w:t>Introduction</w:t>
      </w:r>
      <w:commentRangeEnd w:id="1"/>
      <w:r>
        <w:rPr>
          <w:rStyle w:val="CommentReference"/>
          <w:rFonts w:eastAsiaTheme="minorEastAsia"/>
          <w:b w:val="0"/>
          <w:bCs w:val="0"/>
        </w:rPr>
        <w:commentReference w:id="1"/>
      </w:r>
    </w:p>
    <w:p w14:paraId="5F240CD2" w14:textId="5EF2879A" w:rsidR="006060B9" w:rsidRDefault="006060B9" w:rsidP="00EC6DB4">
      <w:r w:rsidRPr="00BF4D95">
        <w:t xml:space="preserve">Clouds are an extremely important component of the global climate system, affecting energy balance, latent heat flux, radiation flux, </w:t>
      </w:r>
      <w:r>
        <w:t>and moisture transport</w:t>
      </w:r>
      <w:r>
        <w:fldChar w:fldCharType="begin"/>
      </w:r>
      <w:r>
        <w:instrText xml:space="preserve"> ADDIN ZOTERO_ITEM CSL_CITATION {"citationID":"1ng77rmbvi","properties":{"formattedCitation":"{\\rtf \\super 1\\nosupersub{}}","plainCitation":"1"},"citationItems":[{"id":675,"uris":["http://zotero.org/users/70825/items/5N264H99"],"uri":["http://zotero.org/users/70825/items/5N264H99"],"itemData":{"id":675,"type":"article-journal","title":"The remote sensing of clouds and precipitation from space: A review","container-title":"Journal of the Atmospheric Sciences","page":"3742–3765","volume":"64","issue":"11","source":"Google Scholar","shortTitle":"The remote sensing of clouds and precipitation from space","author":[{"family":"Stephens","given":"G. L"},{"family":"Kummerow","given":"C. D"}],"issued":{"date-parts":[["2007"]]}}}],"schema":"https://github.com/citation-style-language/schema/raw/master/csl-citation.json"} </w:instrText>
      </w:r>
      <w:r>
        <w:fldChar w:fldCharType="separate"/>
      </w:r>
      <w:r w:rsidRPr="00CC6A56">
        <w:rPr>
          <w:vertAlign w:val="superscript"/>
        </w:rPr>
        <w:t>1</w:t>
      </w:r>
      <w:r>
        <w:fldChar w:fldCharType="end"/>
      </w:r>
      <w:r>
        <w:t>. Cloud cover also affects many ecological processes, such as drought stress</w:t>
      </w:r>
      <w:r>
        <w:fldChar w:fldCharType="begin"/>
      </w:r>
      <w:r>
        <w:instrText xml:space="preserve"> ADDIN ZOTERO_ITEM CSL_CITATION {"citationID":"zVFPHNuq","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fldChar w:fldCharType="separate"/>
      </w:r>
      <w:r w:rsidRPr="00CC6A56">
        <w:rPr>
          <w:vertAlign w:val="superscript"/>
        </w:rPr>
        <w:t>2</w:t>
      </w:r>
      <w:r>
        <w:fldChar w:fldCharType="end"/>
      </w:r>
      <w:r>
        <w:t>, tree growth</w:t>
      </w:r>
      <w:r>
        <w:fldChar w:fldCharType="begin"/>
      </w:r>
      <w:r>
        <w:instrText xml:space="preserve"> ADDIN ZOTERO_ITEM CSL_CITATION {"citationID":"3RIOOFUh","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fldChar w:fldCharType="separate"/>
      </w:r>
      <w:r w:rsidRPr="00CC6A56">
        <w:rPr>
          <w:vertAlign w:val="superscript"/>
        </w:rPr>
        <w:t>2</w:t>
      </w:r>
      <w:r>
        <w:fldChar w:fldCharType="end"/>
      </w:r>
      <w:r>
        <w:t xml:space="preserve">, available </w:t>
      </w:r>
      <w:proofErr w:type="spellStart"/>
      <w:r>
        <w:t>photosynthetically</w:t>
      </w:r>
      <w:proofErr w:type="spellEnd"/>
      <w:r>
        <w:t xml:space="preserve"> active radiation</w:t>
      </w:r>
      <w:r>
        <w:fldChar w:fldCharType="begin"/>
      </w:r>
      <w:r>
        <w:instrText xml:space="preserve"> ADDIN ZOTERO_ITEM CSL_CITATION {"citationID":"qi7Cop5n","properties":{"formattedCitation":"{\\rtf \\super 3\\nosupersub{}}","plainCitation":"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chema":"https://github.com/citation-style-language/schema/raw/master/csl-citation.json"} </w:instrText>
      </w:r>
      <w:r>
        <w:fldChar w:fldCharType="separate"/>
      </w:r>
      <w:r w:rsidRPr="00CC6A56">
        <w:rPr>
          <w:vertAlign w:val="superscript"/>
        </w:rPr>
        <w:t>3</w:t>
      </w:r>
      <w:r>
        <w:fldChar w:fldCharType="end"/>
      </w:r>
      <w:r>
        <w:t>,</w:t>
      </w:r>
      <w:r w:rsidRPr="00BF4D95">
        <w:t xml:space="preserve"> eco-physiology</w:t>
      </w:r>
      <w:r>
        <w:fldChar w:fldCharType="begin"/>
      </w:r>
      <w:r>
        <w:instrText xml:space="preserve"> ADDIN ZOTERO_ITEM CSL_CITATION {"citationID":"18jkefodt1","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fldChar w:fldCharType="separate"/>
      </w:r>
      <w:r w:rsidRPr="00CC6A56">
        <w:rPr>
          <w:vertAlign w:val="superscript"/>
        </w:rPr>
        <w:t>4</w:t>
      </w:r>
      <w:r>
        <w:fldChar w:fldCharType="end"/>
      </w:r>
      <w:r>
        <w:t>, and animal behavior</w:t>
      </w:r>
      <w:r>
        <w:fldChar w:fldCharType="begin"/>
      </w:r>
      <w:r>
        <w:instrText xml:space="preserve"> ADDIN ZOTERO_ITEM CSL_CITATION {"citationID":"QYvUHAil","properties":{"formattedCitation":"{\\rtf \\super 5,6\\nosupersub{}}","plainCitation":"5,6"},"citationItems":[{"id":2244,"uris":["http://zotero.org/users/70825/items/73KVJK2N"],"uri":["http://zotero.org/users/70825/items/73KVJK2N"],"itemData":{"id":2244,"type":"article-journal","title":"Behavioral Thermoregulation in Butterflies","container-title":"Ecology","page":"1021-1034","volume":"47","issue":"6","source":"JSTOR","abstract":"Behavioral thermoregulation is well studied in reptiles but has not previously been known to exist in butterflies, where it seems to be widespread and perhaps universal. Like reptiles, butterflies are heliotherms, deriving their heat almost exclusively from the sun. For reception of heat they make much use of their wings. Blood circulates in the wings, making them effective heat exchangers whose efficiency is improved by modifications of structure, color and pattern. Behavioral acts (often group-specific) for heat gain include dorsal, lateral and body basking, and ground contact. Behavioral devices for heat loss include shade seeking and probably normal and excessive respiration (evaporative cooling). In optimal air temperatures a series of minor adjustment devices permits normal activity with little concession to temperature control: sum minimizing, irradiation balancing, and wing opening. Five major thermoregulatory behavior patterns can be distinguished: minimal activity, matutinal warming, vesper warming, vernier control and cooling dominant. One or another of these is in operation at all times. Butterflies and reptiles share many behavior devices but moths differ considerably from both. They are myothermus, their major heat source being muscular energy. Heliothermic butterflies and myothermic moths are compared and contrasted with respect to the ecological significance of these specializations, particularly in feeding habits. Some of the many remaining problems are discussed, most important of which is the necessity for obtaining actual body temperatures to amplify the observational data of the present paper.","DOI":"10.2307/1935649","ISSN":"0012-9658","note":"ArticleType: research-article / Full publication date: Nov., 1966 / Copyright © 1966 Ecological Society of America","journalAbbreviation":"Ecology","author":[{"family":"Clench","given":"Harry K."}],"issued":{"date-parts":[["1966",11,1]]},"accessed":{"date-parts":[["2013",11,11]]}}},{"id":2248,"uris":["http://zotero.org/users/70825/items/X4EK39B8"],"uri":["http://zotero.org/users/70825/items/X4EK39B8"],"itemData":{"id":2248,"type":"article-journal","title":"Weather-Dependent Foraging Behavior of Some Birds Wintering in a Deciduous Woodland: Horizontal Adjustments","container-title":"The Condor","page":"271-274","volume":"79","issue":"2","source":"JSTOR","DOI":"10.2307/1367175","ISSN":"0010-5422","note":"ArticleType: research-article / Full publication date: Summer, 1977 / Copyright © 1977 Cooper Ornithological Society","shortTitle":"Weather-Dependent Foraging Behavior of Some Birds Wintering in a Deciduous Woodland","journalAbbreviation":"The Condor","author":[{"family":"Grubb","given":"Thomas C., Jr."}],"issued":{"date-parts":[["1977",7,1]]},"accessed":{"date-parts":[["2013",11,11]]}}}],"schema":"https://github.com/citation-style-language/schema/raw/master/csl-citation.json"} </w:instrText>
      </w:r>
      <w:r>
        <w:fldChar w:fldCharType="separate"/>
      </w:r>
      <w:r w:rsidRPr="00CC6A56">
        <w:rPr>
          <w:vertAlign w:val="superscript"/>
        </w:rPr>
        <w:t>5,6</w:t>
      </w:r>
      <w:r>
        <w:fldChar w:fldCharType="end"/>
      </w:r>
      <w:r w:rsidR="001505E9">
        <w:t xml:space="preserve"> and </w:t>
      </w:r>
      <w:r w:rsidRPr="00BF4D95">
        <w:t xml:space="preserve">can vary drastically over small spatial </w:t>
      </w:r>
      <w:r>
        <w:t>g</w:t>
      </w:r>
      <w:r w:rsidRPr="00BF4D95">
        <w:t>rains</w:t>
      </w:r>
      <w:r>
        <w:t xml:space="preserve"> (&lt;2km) due to topography</w:t>
      </w:r>
      <w:r>
        <w:fldChar w:fldCharType="begin"/>
      </w:r>
      <w:r w:rsidR="007B4470">
        <w:instrText xml:space="preserve"> ADDIN ZOTERO_ITEM CSL_CITATION {"citationID":"9i3eq7ti6","properties":{"formattedCitation":"{\\rtf \\super 7\\nosupersub{}}","plainCitation":"7"},"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schema":"https://github.com/citation-style-language/schema/raw/master/csl-citation.json"} </w:instrText>
      </w:r>
      <w:r>
        <w:fldChar w:fldCharType="separate"/>
      </w:r>
      <w:r w:rsidR="007B4470" w:rsidRPr="007B4470">
        <w:rPr>
          <w:vertAlign w:val="superscript"/>
        </w:rPr>
        <w:t>7</w:t>
      </w:r>
      <w:r>
        <w:fldChar w:fldCharType="end"/>
      </w:r>
      <w:r w:rsidR="00F73854">
        <w:t xml:space="preserve"> and </w:t>
      </w:r>
      <w:r>
        <w:t>land cover</w:t>
      </w:r>
      <w:r>
        <w:fldChar w:fldCharType="begin"/>
      </w:r>
      <w:r w:rsidR="007B4470">
        <w:instrText xml:space="preserve"> ADDIN ZOTERO_ITEM CSL_CITATION {"citationID":"28kmpbuhj1","properties":{"formattedCitation":"{\\rtf \\super 8\\nosupersub{}}","plainCitation":"8"},"citationItems":[{"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fldChar w:fldCharType="separate"/>
      </w:r>
      <w:r w:rsidR="007B4470" w:rsidRPr="007B4470">
        <w:rPr>
          <w:vertAlign w:val="superscript"/>
        </w:rPr>
        <w:t>8</w:t>
      </w:r>
      <w:r>
        <w:fldChar w:fldCharType="end"/>
      </w:r>
      <w:r>
        <w:t xml:space="preserve">.  In the ecological community, there is growing recognition of the importance of </w:t>
      </w:r>
      <w:r w:rsidRPr="00BF4D95">
        <w:t>fine-grain species-habitat (“microhabitat”) associations in a variety of systems</w:t>
      </w:r>
      <w:r>
        <w:fldChar w:fldCharType="begin"/>
      </w:r>
      <w:r w:rsidR="007B4470">
        <w:instrText xml:space="preserve"> ADDIN ZOTERO_ITEM CSL_CITATION {"citationID":"19pgn4dhb3","properties":{"formattedCitation":"{\\rtf \\super 9\\nosupersub{}}","plainCitation":"9"},"citationItems":[{"id":3827,"uris":["http://zotero.org/users/70825/items/M2M5AX54"],"uri":["http://zotero.org/users/70825/items/M2M5AX54"],"itemData":{"id":3827,"type":"article-journal","title":"Micro-scale habitat associations of woody plants in a neotropical cloud forest","container-title":"Journal of Vegetation Science","page":"n/a–n/a","source":"Wiley Online Library","abstract":"Questions Species–habitat associations may contribute to the maintenance of species richness in tropical forests, but previous research has been conducted almost exclusively in lowland forests and has emphasized the importance of topography and edaphic conditions. Is the distribution of woody plant species in a Peruvian cloud forest determined by microhabitat conditions? What is the role of environmental characteristics and forest structure in habitat partitioning in a tropical cloud forest? Location Cloud Forest, north Peruvian Andes. Methods We examined species–habitat associations in three 1-ha plots using the torus-translation method. We used three different criteria to define habitats for habitat partitioning analyses, based on microtopography, forest structure and both sets of factors. The number of species associated either positively or negatively with each habitat was assessed. Results Habitats defined on the basis of environmental conditions and forest structure discriminated a greater number of positive and negative associations at the scale of our analyses in a tropical cloud forest. Conclusions Both topographic conditions and forest structure contribute to small-scale microhabitat partitioning of woody plant species in a Peruvian tropical cloud forest. Nevertheless, canopy species were most correlated with the distribution of environmental variables, while understorey species displayed associations with forest structure.","DOI":"10.1111/jvs.12023","ISSN":"1654-1103","language":"en","author":[{"family":"Ledo","given":"Alicia"},{"family":"Burslem","given":"David F.R.P."},{"family":"Condés","given":"Sonia"},{"family":"Montes","given":"Fernando"}],"issued":{"date-parts":[["2012"]]},"accessed":{"date-parts":[["2013",7,31]]}}}],"schema":"https://github.com/citation-style-language/schema/raw/master/csl-citation.json"} </w:instrText>
      </w:r>
      <w:r>
        <w:fldChar w:fldCharType="separate"/>
      </w:r>
      <w:r w:rsidR="007B4470" w:rsidRPr="007B4470">
        <w:rPr>
          <w:vertAlign w:val="superscript"/>
        </w:rPr>
        <w:t>9</w:t>
      </w:r>
      <w:r>
        <w:fldChar w:fldCharType="end"/>
      </w:r>
      <w:r w:rsidRPr="00BF4D95">
        <w:t xml:space="preserve"> </w:t>
      </w:r>
      <w:r>
        <w:t>and thus a need to increase</w:t>
      </w:r>
      <w:r w:rsidRPr="00BF4D95">
        <w:t xml:space="preserve"> the spatial resolution of environmental datasets</w:t>
      </w:r>
      <w:r>
        <w:t xml:space="preserve"> for global change biology and biogeographic research</w:t>
      </w:r>
      <w:r>
        <w:fldChar w:fldCharType="begin"/>
      </w:r>
      <w:r w:rsidR="007B4470">
        <w:instrText xml:space="preserve"> ADDIN ZOTERO_ITEM CSL_CITATION {"citationID":"2dq87manbr","properties":{"formattedCitation":"{\\rtf \\super 10\\nosupersub{}}","plainCitation":"10"},"citationItems":[{"id":451,"uris":["http://zotero.org/users/70825/items/PISAJDWK"],"uri":["http://zotero.org/users/70825/items/PISAJDWK"],"itemData":{"id":451,"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language":"en","author":[{"family":"Potter","given":"Kristen A."},{"family":"Arthur Woods","given":"H."},{"family":"Pincebourde","given":"Sylvain"}],"issued":{"date-parts":[["2013"]]},"accessed":{"date-parts":[["2013",11,7]]}}}],"schema":"https://github.com/citation-style-language/schema/raw/master/csl-citation.json"} </w:instrText>
      </w:r>
      <w:r>
        <w:fldChar w:fldCharType="separate"/>
      </w:r>
      <w:r w:rsidR="007B4470" w:rsidRPr="007B4470">
        <w:rPr>
          <w:vertAlign w:val="superscript"/>
        </w:rPr>
        <w:t>10</w:t>
      </w:r>
      <w:r>
        <w:fldChar w:fldCharType="end"/>
      </w:r>
      <w:r w:rsidRPr="00BF4D95">
        <w:t>.</w:t>
      </w:r>
      <w:r w:rsidRPr="006060B9">
        <w:t xml:space="preserve"> </w:t>
      </w:r>
      <w:r>
        <w:t xml:space="preserve">Here we introduce a new high resolution (30-arcsecond, </w:t>
      </w:r>
      <w:r w:rsidRPr="00A75944">
        <w:rPr>
          <w:rFonts w:ascii="ＭＳ ゴシック" w:eastAsia="ＭＳ ゴシック"/>
          <w:color w:val="000000"/>
        </w:rPr>
        <w:t>≈</w:t>
      </w:r>
      <w:r>
        <w:t xml:space="preserve">1km) set of monthly cloud frequency climatologies and related metrics derived from twice daily observations over the full 2000-2014 MODIS archive for global land areas.  The climatologies were validated using </w:t>
      </w:r>
      <w:r w:rsidR="001505E9">
        <w:t xml:space="preserve">40 years of </w:t>
      </w:r>
      <w:r>
        <w:t>cloud observations from over 5</w:t>
      </w:r>
      <w:r w:rsidR="000F1A2D">
        <w:t>,3</w:t>
      </w:r>
      <w:r>
        <w:t xml:space="preserve">00 globally distributed weather stations. These data provide a new lens through which to understand the fine-grain spatial variability of global cloud cover.  </w:t>
      </w:r>
    </w:p>
    <w:p w14:paraId="050CACC9" w14:textId="77777777" w:rsidR="006060B9" w:rsidRDefault="006060B9" w:rsidP="00EC6DB4"/>
    <w:p w14:paraId="3BB3EEAE" w14:textId="77777777" w:rsidR="000F1A2D" w:rsidRDefault="000F1A2D" w:rsidP="00EC6DB4"/>
    <w:p w14:paraId="00D8659A" w14:textId="08BE7700" w:rsidR="000F1A2D" w:rsidRDefault="000F1A2D" w:rsidP="000F1A2D">
      <w:pPr>
        <w:pStyle w:val="Heading1"/>
      </w:pPr>
      <w:r>
        <w:lastRenderedPageBreak/>
        <w:t>Main</w:t>
      </w:r>
    </w:p>
    <w:p w14:paraId="09EC4897" w14:textId="03590B52" w:rsidR="0071519E" w:rsidRDefault="005564CD" w:rsidP="0071519E">
      <w:r>
        <w:t xml:space="preserve">Global change biology </w:t>
      </w:r>
      <w:r w:rsidR="0075345D">
        <w:t>relies</w:t>
      </w:r>
      <w:r>
        <w:t xml:space="preserve"> upon </w:t>
      </w:r>
      <w:r w:rsidR="0075345D">
        <w:t>climate</w:t>
      </w:r>
      <w:r>
        <w:t xml:space="preserve"> data that adequately capture the abiotic environm</w:t>
      </w:r>
      <w:r w:rsidR="00F708A6">
        <w:t>ent experienced by organisms and there is growing evidence of the importance of m</w:t>
      </w:r>
      <w:r>
        <w:t>icro-climatic (10</w:t>
      </w:r>
      <w:r w:rsidRPr="005564CD">
        <w:rPr>
          <w:vertAlign w:val="superscript"/>
        </w:rPr>
        <w:t>0</w:t>
      </w:r>
      <w:r>
        <w:t>-10</w:t>
      </w:r>
      <w:r w:rsidR="00140103">
        <w:rPr>
          <w:vertAlign w:val="superscript"/>
        </w:rPr>
        <w:t>3</w:t>
      </w:r>
      <w:r>
        <w:t>m)</w:t>
      </w:r>
      <w:r w:rsidR="00A071D5">
        <w:t xml:space="preserve"> variability </w:t>
      </w:r>
      <w:r w:rsidR="00F708A6">
        <w:t>in driving organisms’ spatial distributions and performance</w:t>
      </w:r>
      <w:r w:rsidR="00F708A6">
        <w:fldChar w:fldCharType="begin"/>
      </w:r>
      <w:r w:rsidR="00F708A6">
        <w:instrText xml:space="preserve"> ADDIN ZOTERO_ITEM CSL_CITATION {"citationID":"ugph3gq9d","properties":{"formattedCitation":"{\\rtf \\super 10\\nosupersub{}}","plainCitation":"10"},"citationItems":[{"id":451,"uris":["http://zotero.org/users/70825/items/PISAJDWK"],"uri":["http://zotero.org/users/70825/items/PISAJDWK"],"itemData":{"id":451,"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language":"en","author":[{"family":"Potter","given":"Kristen A."},{"family":"Arthur Woods","given":"H."},{"family":"Pincebourde","given":"Sylvain"}],"issued":{"date-parts":[["2013"]]},"accessed":{"date-parts":[["2013",11,7]]}}}],"schema":"https://github.com/citation-style-language/schema/raw/master/csl-citation.json"} </w:instrText>
      </w:r>
      <w:r w:rsidR="00F708A6">
        <w:fldChar w:fldCharType="separate"/>
      </w:r>
      <w:r w:rsidR="00F708A6" w:rsidRPr="00F708A6">
        <w:rPr>
          <w:vertAlign w:val="superscript"/>
        </w:rPr>
        <w:t>10</w:t>
      </w:r>
      <w:r w:rsidR="00F708A6">
        <w:fldChar w:fldCharType="end"/>
      </w:r>
      <w:r w:rsidR="00F708A6">
        <w:t>.</w:t>
      </w:r>
      <w:r w:rsidR="00BE1F29">
        <w:t xml:space="preserve"> </w:t>
      </w:r>
      <w:r w:rsidR="004853EF">
        <w:t xml:space="preserve"> However, t</w:t>
      </w:r>
      <w:r w:rsidR="00BE1F29">
        <w:t xml:space="preserve">he </w:t>
      </w:r>
      <w:commentRangeStart w:id="2"/>
      <w:r w:rsidR="006B513B">
        <w:t>most</w:t>
      </w:r>
      <w:r w:rsidR="00BE1F29">
        <w:t xml:space="preserve"> </w:t>
      </w:r>
      <w:commentRangeEnd w:id="2"/>
      <w:r w:rsidR="006B513B">
        <w:rPr>
          <w:rStyle w:val="CommentReference"/>
        </w:rPr>
        <w:commentReference w:id="2"/>
      </w:r>
      <w:r w:rsidR="00BE1F29">
        <w:t xml:space="preserve"> ecological analyses at regional to global scales rely on climate datasets that have been interpol</w:t>
      </w:r>
      <w:r w:rsidR="004853EF">
        <w:t xml:space="preserve">ated between </w:t>
      </w:r>
      <w:r w:rsidR="00D71861">
        <w:t xml:space="preserve">meteorological stations and tend to </w:t>
      </w:r>
      <w:r w:rsidR="00BE1F29">
        <w:t xml:space="preserve">smooth </w:t>
      </w:r>
      <w:r w:rsidR="004853EF">
        <w:t xml:space="preserve">out </w:t>
      </w:r>
      <w:r w:rsidR="00D71861">
        <w:t xml:space="preserve">important </w:t>
      </w:r>
      <w:r w:rsidR="00BE1F29">
        <w:t xml:space="preserve">fine-grain </w:t>
      </w:r>
      <w:r w:rsidR="00D71861">
        <w:t>variability</w:t>
      </w:r>
      <w:r w:rsidR="00BE1F29">
        <w:t xml:space="preserve">. </w:t>
      </w:r>
      <w:r w:rsidR="004853EF">
        <w:t xml:space="preserve"> </w:t>
      </w:r>
      <w:r w:rsidR="00D71861" w:rsidRPr="00BF4D95">
        <w:t>Topographic morphology</w:t>
      </w:r>
      <w:r w:rsidR="00D71861">
        <w:t>, for example,</w:t>
      </w:r>
      <w:r w:rsidR="00D71861" w:rsidRPr="00BF4D95">
        <w:t xml:space="preserve"> </w:t>
      </w:r>
      <w:r w:rsidR="00D71861">
        <w:t>has profound</w:t>
      </w:r>
      <w:r w:rsidR="00D71861" w:rsidRPr="00BF4D95">
        <w:t xml:space="preserve"> effects on clouds and precipitation </w:t>
      </w:r>
      <w:r w:rsidR="00D71861">
        <w:t xml:space="preserve">at grains finer than 2km </w:t>
      </w:r>
      <w:r w:rsidR="00D71861" w:rsidRPr="00BF4D95">
        <w:t>in mountainous areas</w:t>
      </w:r>
      <w:r w:rsidR="00D71861">
        <w:fldChar w:fldCharType="begin"/>
      </w:r>
      <w:r w:rsidR="00D71861">
        <w:instrText xml:space="preserve"> ADDIN ZOTERO_ITEM CSL_CITATION {"citationID":"pyz9RqzI","properties":{"formattedCitation":"{\\rtf \\super 7\\nosupersub{}}","plainCitation":"7"},"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schema":"https://github.com/citation-style-language/schema/raw/master/csl-citation.json"} </w:instrText>
      </w:r>
      <w:r w:rsidR="00D71861">
        <w:fldChar w:fldCharType="separate"/>
      </w:r>
      <w:r w:rsidR="00D71861" w:rsidRPr="007B4470">
        <w:rPr>
          <w:vertAlign w:val="superscript"/>
        </w:rPr>
        <w:t>7</w:t>
      </w:r>
      <w:r w:rsidR="00D71861">
        <w:fldChar w:fldCharType="end"/>
      </w:r>
      <w:r w:rsidR="00D71861">
        <w:t xml:space="preserve"> and land cover </w:t>
      </w:r>
      <w:r w:rsidR="00D71861" w:rsidRPr="00BF4D95">
        <w:t xml:space="preserve">can affect </w:t>
      </w:r>
      <w:proofErr w:type="spellStart"/>
      <w:r w:rsidR="00D71861" w:rsidRPr="00BF4D95">
        <w:t>mesoscale</w:t>
      </w:r>
      <w:proofErr w:type="spellEnd"/>
      <w:r w:rsidR="00D71861" w:rsidRPr="00BF4D95">
        <w:t xml:space="preserve"> convective events, cloud cover, and precipitation</w:t>
      </w:r>
      <w:r w:rsidR="00D71861">
        <w:fldChar w:fldCharType="begin"/>
      </w:r>
      <w:r w:rsidR="00D71861">
        <w:instrText xml:space="preserve"> ADDIN ZOTERO_ITEM CSL_CITATION {"citationID":"c2VRNGN6","properties":{"formattedCitation":"{\\rtf \\super 8\\nosupersub{}}","plainCitation":"8"},"citationItems":[{"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D71861">
        <w:fldChar w:fldCharType="separate"/>
      </w:r>
      <w:r w:rsidR="00D71861" w:rsidRPr="007B4470">
        <w:rPr>
          <w:vertAlign w:val="superscript"/>
        </w:rPr>
        <w:t>8</w:t>
      </w:r>
      <w:r w:rsidR="00D71861">
        <w:fldChar w:fldCharType="end"/>
      </w:r>
      <w:r w:rsidR="00D71861">
        <w:t>, which in turn affects numerous ecological processes</w:t>
      </w:r>
      <w:r w:rsidR="00D71861" w:rsidRPr="00BF4D95">
        <w:t>.</w:t>
      </w:r>
      <w:r w:rsidR="00D71861">
        <w:t xml:space="preserve">  </w:t>
      </w:r>
      <w:r w:rsidR="0071519E">
        <w:t xml:space="preserve">For example, Graham, </w:t>
      </w:r>
      <w:proofErr w:type="gramStart"/>
      <w:r w:rsidR="0071519E">
        <w:t>et</w:t>
      </w:r>
      <w:proofErr w:type="gramEnd"/>
      <w:r w:rsidR="0071519E">
        <w:t xml:space="preserve">. </w:t>
      </w:r>
      <w:proofErr w:type="gramStart"/>
      <w:r w:rsidR="0071519E">
        <w:t>al</w:t>
      </w:r>
      <w:proofErr w:type="gramEnd"/>
      <w:r w:rsidR="0071519E">
        <w:fldChar w:fldCharType="begin"/>
      </w:r>
      <w:r w:rsidR="0071519E">
        <w:instrText xml:space="preserve"> ADDIN ZOTERO_ITEM CSL_CITATION {"citationID":"eetrNX2b","properties":{"formattedCitation":"{\\rtf \\super 3\\nosupersub{}}","plainCitation":"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uppress-author":true}],"schema":"https://github.com/citation-style-language/schema/raw/master/csl-citation.json"} </w:instrText>
      </w:r>
      <w:r w:rsidR="0071519E">
        <w:fldChar w:fldCharType="separate"/>
      </w:r>
      <w:r w:rsidR="0071519E" w:rsidRPr="00CC6A56">
        <w:rPr>
          <w:vertAlign w:val="superscript"/>
        </w:rPr>
        <w:t>3</w:t>
      </w:r>
      <w:r w:rsidR="0071519E">
        <w:fldChar w:fldCharType="end"/>
      </w:r>
      <w:r w:rsidR="0071519E">
        <w:t xml:space="preserve"> </w:t>
      </w:r>
      <w:r w:rsidR="00D71861">
        <w:t>found</w:t>
      </w:r>
      <w:r w:rsidR="0071519E">
        <w:t xml:space="preserve"> that seasonal availability in light due to cloud cover limited CO</w:t>
      </w:r>
      <w:r w:rsidR="0071519E" w:rsidRPr="00B1421C">
        <w:rPr>
          <w:vertAlign w:val="subscript"/>
        </w:rPr>
        <w:t>2</w:t>
      </w:r>
      <w:r w:rsidR="0071519E">
        <w:t xml:space="preserve"> uptake in a rainforest tree species.  Goldsmith, </w:t>
      </w:r>
      <w:proofErr w:type="spellStart"/>
      <w:r w:rsidR="0071519E">
        <w:t>Matzke</w:t>
      </w:r>
      <w:proofErr w:type="spellEnd"/>
      <w:r w:rsidR="0071519E">
        <w:t>, and Dawson</w:t>
      </w:r>
      <w:r w:rsidR="0071519E">
        <w:fldChar w:fldCharType="begin"/>
      </w:r>
      <w:r w:rsidR="00D07CCB">
        <w:instrText xml:space="preserve"> ADDIN ZOTERO_ITEM CSL_CITATION {"citationID":"XWxnXcc1","properties":{"formattedCitation":"{\\rtf \\super 11\\nosupersub{}}","plainCitation":"11"},"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71519E">
        <w:fldChar w:fldCharType="separate"/>
      </w:r>
      <w:r w:rsidR="00D07CCB" w:rsidRPr="00D07CCB">
        <w:rPr>
          <w:vertAlign w:val="superscript"/>
        </w:rPr>
        <w:t>11</w:t>
      </w:r>
      <w:r w:rsidR="0071519E">
        <w:fldChar w:fldCharType="end"/>
      </w:r>
      <w:r w:rsidR="0071519E">
        <w:t xml:space="preserve"> </w:t>
      </w:r>
      <w:r w:rsidR="004853EF">
        <w:t>found that</w:t>
      </w:r>
      <w:r w:rsidR="0071519E">
        <w:t xml:space="preserve"> </w:t>
      </w:r>
      <w:r w:rsidR="004853EF">
        <w:t xml:space="preserve">variability in </w:t>
      </w:r>
      <w:r w:rsidR="0071519E">
        <w:t xml:space="preserve">cloud frequency </w:t>
      </w:r>
      <w:r w:rsidR="004853EF">
        <w:t xml:space="preserve">explained in leaf wetness in tropical </w:t>
      </w:r>
      <w:proofErr w:type="spellStart"/>
      <w:r w:rsidR="004853EF">
        <w:t>montane</w:t>
      </w:r>
      <w:proofErr w:type="spellEnd"/>
      <w:r w:rsidR="004853EF">
        <w:t xml:space="preserve"> and pre-</w:t>
      </w:r>
      <w:proofErr w:type="spellStart"/>
      <w:r w:rsidR="004853EF">
        <w:t>montane</w:t>
      </w:r>
      <w:proofErr w:type="spellEnd"/>
      <w:r w:rsidR="004853EF">
        <w:t xml:space="preserve"> cloud forests at sites only 2km apart</w:t>
      </w:r>
      <w:r w:rsidR="0071519E">
        <w:t xml:space="preserve">. </w:t>
      </w:r>
      <w:r w:rsidR="004853EF">
        <w:t xml:space="preserve">  </w:t>
      </w:r>
      <w:r w:rsidR="0071519E">
        <w:t>Fischer, Still, and Williams</w:t>
      </w:r>
      <w:r w:rsidR="0071519E">
        <w:fldChar w:fldCharType="begin"/>
      </w:r>
      <w:r w:rsidR="0071519E">
        <w:instrText xml:space="preserve"> ADDIN ZOTERO_ITEM CSL_CITATION {"citationID":"Gr5u96oP","properties":{"formattedCitation":"{\\rtf \\super 2\\nosupersub{}}","plainCitation":"2"},"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uppress-author":true}],"schema":"https://github.com/citation-style-language/schema/raw/master/csl-citation.json"} </w:instrText>
      </w:r>
      <w:r w:rsidR="0071519E">
        <w:fldChar w:fldCharType="separate"/>
      </w:r>
      <w:r w:rsidR="0071519E" w:rsidRPr="00CC6A56">
        <w:rPr>
          <w:vertAlign w:val="superscript"/>
        </w:rPr>
        <w:t>2</w:t>
      </w:r>
      <w:r w:rsidR="0071519E">
        <w:fldChar w:fldCharType="end"/>
      </w:r>
      <w:r w:rsidR="0071519E">
        <w:t xml:space="preserve"> </w:t>
      </w:r>
      <w:r w:rsidR="006B513B">
        <w:t>reported that</w:t>
      </w:r>
      <w:r w:rsidR="0071519E">
        <w:t xml:space="preserve"> persistent cloud cover </w:t>
      </w:r>
      <w:r w:rsidR="006B513B">
        <w:t xml:space="preserve">on </w:t>
      </w:r>
      <w:r w:rsidR="0071519E">
        <w:t xml:space="preserve">Santa Cruz Island (California, USA) reduced annual drought stress </w:t>
      </w:r>
      <w:r w:rsidR="006B513B">
        <w:t>in bishop pine (</w:t>
      </w:r>
      <w:proofErr w:type="spellStart"/>
      <w:r w:rsidR="006B513B">
        <w:rPr>
          <w:i/>
        </w:rPr>
        <w:t>Pinus</w:t>
      </w:r>
      <w:proofErr w:type="spellEnd"/>
      <w:r w:rsidR="006B513B">
        <w:rPr>
          <w:i/>
        </w:rPr>
        <w:t xml:space="preserve"> </w:t>
      </w:r>
      <w:proofErr w:type="spellStart"/>
      <w:r w:rsidR="006B513B" w:rsidRPr="006B513B">
        <w:rPr>
          <w:i/>
        </w:rPr>
        <w:t>muricata</w:t>
      </w:r>
      <w:proofErr w:type="spellEnd"/>
      <w:r w:rsidR="006B513B">
        <w:t xml:space="preserve">)  </w:t>
      </w:r>
      <w:r w:rsidR="0071519E">
        <w:t>by 22-44% compared to less cloudy areas further inland. Hare and Cree</w:t>
      </w:r>
      <w:r w:rsidR="0071519E">
        <w:fldChar w:fldCharType="begin"/>
      </w:r>
      <w:r w:rsidR="0071519E">
        <w:instrText xml:space="preserve"> ADDIN ZOTERO_ITEM CSL_CITATION {"citationID":"wYO30vz8","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uppress-author":true}],"schema":"https://github.com/citation-style-language/schema/raw/master/csl-citation.json"} </w:instrText>
      </w:r>
      <w:r w:rsidR="0071519E">
        <w:fldChar w:fldCharType="separate"/>
      </w:r>
      <w:r w:rsidR="0071519E" w:rsidRPr="00CC6A56">
        <w:rPr>
          <w:vertAlign w:val="superscript"/>
        </w:rPr>
        <w:t>4</w:t>
      </w:r>
      <w:r w:rsidR="0071519E">
        <w:fldChar w:fldCharType="end"/>
      </w:r>
      <w:r w:rsidR="0071519E">
        <w:t xml:space="preserve"> experimentally altered available radiation to simulate increased cloud cover and found it lowered maternal pregnancy success and slowed growth rates of female </w:t>
      </w:r>
      <w:r w:rsidR="0071519E" w:rsidRPr="009971AE">
        <w:t>McCann’s skink</w:t>
      </w:r>
      <w:r w:rsidR="0071519E">
        <w:t>s (</w:t>
      </w:r>
      <w:proofErr w:type="spellStart"/>
      <w:r w:rsidR="0071519E" w:rsidRPr="009971AE">
        <w:rPr>
          <w:i/>
          <w:iCs/>
        </w:rPr>
        <w:t>Oligosoma</w:t>
      </w:r>
      <w:proofErr w:type="spellEnd"/>
      <w:r w:rsidR="0071519E" w:rsidRPr="009971AE">
        <w:rPr>
          <w:i/>
          <w:iCs/>
        </w:rPr>
        <w:t xml:space="preserve"> </w:t>
      </w:r>
      <w:proofErr w:type="spellStart"/>
      <w:r w:rsidR="0071519E" w:rsidRPr="009971AE">
        <w:rPr>
          <w:i/>
          <w:iCs/>
        </w:rPr>
        <w:t>maccanni</w:t>
      </w:r>
      <w:proofErr w:type="spellEnd"/>
      <w:r w:rsidR="0071519E">
        <w:rPr>
          <w:iCs/>
        </w:rPr>
        <w:t xml:space="preserve">). </w:t>
      </w:r>
      <w:r w:rsidR="0071519E">
        <w:t xml:space="preserve">  However, these studies all had very limited spatial extents and required either local cloud observations or extensive processing of satellite observations.  </w:t>
      </w:r>
    </w:p>
    <w:p w14:paraId="566939E5" w14:textId="77777777" w:rsidR="0071519E" w:rsidRDefault="0071519E" w:rsidP="00EC6DB4"/>
    <w:p w14:paraId="44D5F411" w14:textId="7601F3B5" w:rsidR="0020276C" w:rsidRDefault="00C5507A" w:rsidP="0020276C">
      <w:r>
        <w:t>E</w:t>
      </w:r>
      <w:r w:rsidR="0020276C" w:rsidRPr="00BF4D95">
        <w:t xml:space="preserve">xisting cloud </w:t>
      </w:r>
      <w:r w:rsidR="0020276C">
        <w:t>climatologies</w:t>
      </w:r>
      <w:r w:rsidR="0020276C" w:rsidRPr="00BF4D95">
        <w:t xml:space="preserve"> are typically available and analyzed at relatively </w:t>
      </w:r>
      <w:r w:rsidR="0020276C">
        <w:t>coarse grains</w:t>
      </w:r>
      <w:r w:rsidR="00960940">
        <w:t xml:space="preserve"> (see </w:t>
      </w:r>
      <w:r w:rsidR="00960940" w:rsidRPr="00960940">
        <w:rPr>
          <w:b/>
        </w:rPr>
        <w:t>table SM X</w:t>
      </w:r>
      <w:r w:rsidR="00960940">
        <w:t>)</w:t>
      </w:r>
      <w:r w:rsidR="0020276C" w:rsidRPr="00BF4D95">
        <w:t xml:space="preserve">.  </w:t>
      </w:r>
      <w:r w:rsidR="0020276C">
        <w:t>The majority of global analyses of cloud climatologies have been conducted at grains coarser than 10km</w:t>
      </w:r>
      <w:r>
        <w:t xml:space="preserve"> and often over 100km</w:t>
      </w:r>
      <w:r w:rsidR="0020276C">
        <w:fldChar w:fldCharType="begin"/>
      </w:r>
      <w:r w:rsidR="00C624E3">
        <w:instrText xml:space="preserve"> ADDIN ZOTERO_ITEM CSL_CITATION {"citationID":"dcpSXSEw","properties":{"formattedCitation":"{\\rtf \\super 12\\uc0\\u8211{}14\\nosupersub{}}","plainCitation":"12–14"},"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accessed":{"date-parts":[["2014",1,9]],"season":"20:04:34"}}},{"id":2229,"uris":["http://zotero.org/users/70825/items/FVTTGU8H"],"uri":["http://zotero.org/users/70825/items/FVTTGU8H"],"itemData":{"id":2229,"type":"article-journal","title":"Daytime global cloud typing from AVHRR and VIIRS: Algorithm description, validation, and comparisons","container-title":"Journal of Applied Meteorology","page":"804–826","volume":"44","issue":"6","source":"Google Scholar","note":"bibtex: Pavolonis2005","shortTitle":"Daytime global cloud typing from AVHRR and VIIRS","author":[{"family":"Pavolonis","given":"Michael J."},{"family":"Heidinger","given":"Andrew K."},{"family":"Uttal","given":"Taneil"}],"issued":{"date-parts":[["2005"]]},"accessed":{"date-parts":[["2013",11,11]]}}}],"schema":"https://github.com/citation-style-language/schema/raw/master/csl-citation.json"} </w:instrText>
      </w:r>
      <w:r w:rsidR="0020276C">
        <w:fldChar w:fldCharType="separate"/>
      </w:r>
      <w:r w:rsidR="00C624E3" w:rsidRPr="00C624E3">
        <w:rPr>
          <w:vertAlign w:val="superscript"/>
        </w:rPr>
        <w:t>12–14</w:t>
      </w:r>
      <w:r w:rsidR="0020276C">
        <w:fldChar w:fldCharType="end"/>
      </w:r>
      <w:r w:rsidR="00FB5E11">
        <w:t xml:space="preserve"> despite our understanding of important cloud dynamics operating at grains as fine as 1-2km</w:t>
      </w:r>
      <w:r w:rsidR="00FB5E11">
        <w:fldChar w:fldCharType="begin"/>
      </w:r>
      <w:r w:rsidR="00C624E3">
        <w:instrText xml:space="preserve"> ADDIN ZOTERO_ITEM CSL_CITATION {"citationID":"KSVQGFcK","properties":{"formattedCitation":"{\\rtf \\super 7,8,15,16\\nosupersub{}}","plainCitation":"7,8,15,16"},"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id":3712,"uris":["http://zotero.org/users/70825/items/PFQ2ZJHR"],"uri":["http://zotero.org/users/70825/items/PFQ2ZJHR"],"itemData":{"id":3712,"type":"article-journal","title":"Mesoscale Associations Between Midwest Land Surface Properties and Convective Cloud Development in the Warm Season","container-title":"Physical Geography","page":"107-136","volume":"31","issue":"2","source":"MetaPress","abstract":"The study of land surface-atmosphere interactions is vital to understanding climatic variations in the Earth's planetary boundary layer, particularly given continual land cover modifications by humans on local to regional scales. An agriculturally important region ideal for the study of land surface-atmosphere interactions is the Midwest United States \"Corn Belt.\" To evaluate the mesoscale relationships between Corn Belt land surface properties and a key indicator of the surface-atmosphere feedback in humid climates—warm-season convective cloud development—conventional meteorological data, digital maps of land surface properties, and satellite data were examined in a GIS framework for the May-September periods of 1991 through 1999. The results indicate associations between the surface and atmospheric moisture content and the formation of convective clouds: cumulus clouds initiate first and persist longer over a dry (moist) surface with an initially dry (moist) atmosphere. These relationships are evident when forcing from the free atmosphere is either extremely weak (i.e., when fronts and other disturbances are absent and 500 mb winds are -1 ), weak (same as extremely weak, except 500 mb winds are 7-13 ms -1 ), or strong (same as extremely weak, except 500 mb winds &gt;18 ms -1 ). However, the association between convective cloud development and other land surface properties (e.g., land use-land cover [LULC], soil order, elevation, and slope) is not consistent spatially. We find that a surface moisture-convective cloud relationship dominates Corn Belt land surface-atmosphere interactions across a range of barotropic synoptic conditions under different atmospheric moisture contents. The study results can help lead to improved prediction of convective cloud formation, and more realistic modeling of land surface-atmospheric interactions for weather and climate forecasting.","DOI":"10.2747/0272-3646.31.2.107","author":[{"family":"Allard","given":"Jason"},{"family":"Carleton","given":"Andrew"}],"issued":{"date-parts":[["2010",3,1]]},"accessed":{"date-parts":[["2013",4,30]]}}},{"id":909,"uris":["http://zotero.org/users/70825/items/AJ2UPM43"],"uri":["http://zotero.org/users/70825/items/AJ2UPM43"],"itemData":{"id":909,"type":"article-journal","title":"The impact of deforestation on cloud cover over the Amazon arc of deforestation","container-title":"Remote Sensing of Environment","page":"132–140","volume":"86","issue":"1","source":"Google Scholar","author":[{"family":"Durieux","given":"L."},{"family":"Machado","given":"L. A. T."},{"family":"Laurent","given":"H."}],"issued":{"date-parts":[["2003"]]},"accessed":{"date-parts":[["2012",12,7]]}}},{"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FB5E11">
        <w:fldChar w:fldCharType="separate"/>
      </w:r>
      <w:r w:rsidR="00C624E3" w:rsidRPr="00C624E3">
        <w:rPr>
          <w:vertAlign w:val="superscript"/>
        </w:rPr>
        <w:t>7,8,15,16</w:t>
      </w:r>
      <w:r w:rsidR="00FB5E11">
        <w:fldChar w:fldCharType="end"/>
      </w:r>
      <w:r w:rsidR="00FB5E11">
        <w:t xml:space="preserve">.   </w:t>
      </w:r>
      <w:r w:rsidR="0020276C" w:rsidRPr="00BF4D95">
        <w:t>For example, the recent GEWEX systematic review of satellite-derived cloud climatologies</w:t>
      </w:r>
      <w:r w:rsidR="0020276C">
        <w:fldChar w:fldCharType="begin"/>
      </w:r>
      <w:r w:rsidR="00C624E3">
        <w:instrText xml:space="preserve"> ADDIN ZOTERO_ITEM CSL_CITATION {"citationID":"lod7GYDh","properties":{"formattedCitation":"{\\rtf \\super 12\\nosupersub{}}","plainCitation":"12"},"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rsidR="0020276C">
        <w:fldChar w:fldCharType="separate"/>
      </w:r>
      <w:r w:rsidR="00C624E3" w:rsidRPr="00C624E3">
        <w:rPr>
          <w:vertAlign w:val="superscript"/>
        </w:rPr>
        <w:t>12</w:t>
      </w:r>
      <w:r w:rsidR="0020276C">
        <w:fldChar w:fldCharType="end"/>
      </w:r>
      <w:r w:rsidR="0020276C">
        <w:t xml:space="preserve"> and all MODIS level three (L3) atmosphere products are summarized </w:t>
      </w:r>
      <w:r w:rsidR="0020276C" w:rsidRPr="00BF4D95">
        <w:t>at 1</w:t>
      </w:r>
      <w:r w:rsidR="0020276C" w:rsidRPr="00BF4D95">
        <w:rPr>
          <w:b/>
          <w:color w:val="000000"/>
        </w:rPr>
        <w:t xml:space="preserve">° </w:t>
      </w:r>
      <w:r w:rsidR="0020276C" w:rsidRPr="00BF4D95">
        <w:t>(</w:t>
      </w:r>
      <w:r w:rsidR="0020276C" w:rsidRPr="00BF4D95">
        <w:rPr>
          <w:rFonts w:eastAsia="ＭＳ ゴシック"/>
          <w:color w:val="000000"/>
        </w:rPr>
        <w:t>≈</w:t>
      </w:r>
      <w:r w:rsidR="0020276C" w:rsidRPr="00BF4D95">
        <w:t>110km) resolutio</w:t>
      </w:r>
      <w:r w:rsidR="0020276C">
        <w:t xml:space="preserve">n. While this resolution is appropriate for study of global cloud dynamics (and necessary for cross-platform comparison), it is far too coarse to capture fine-grain variability important in </w:t>
      </w:r>
      <w:r>
        <w:t>many</w:t>
      </w:r>
      <w:r w:rsidR="0020276C">
        <w:t xml:space="preserve"> ecological questions</w:t>
      </w:r>
      <w:r>
        <w:fldChar w:fldCharType="begin"/>
      </w:r>
      <w:r w:rsidR="00D07CCB">
        <w:instrText xml:space="preserve"> ADDIN ZOTERO_ITEM CSL_CITATION {"citationID":"7e6Lawnw","properties":{"formattedCitation":"{\\rtf \\super 11\\nosupersub{}}","plainCitation":"11"},"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chema":"https://github.com/citation-style-language/schema/raw/master/csl-citation.json"} </w:instrText>
      </w:r>
      <w:r>
        <w:fldChar w:fldCharType="separate"/>
      </w:r>
      <w:r w:rsidR="00D07CCB" w:rsidRPr="00D07CCB">
        <w:rPr>
          <w:vertAlign w:val="superscript"/>
        </w:rPr>
        <w:t>11</w:t>
      </w:r>
      <w:r>
        <w:fldChar w:fldCharType="end"/>
      </w:r>
      <w:r w:rsidR="0020276C">
        <w:t xml:space="preserve">. </w:t>
      </w:r>
    </w:p>
    <w:p w14:paraId="57CFAFAC" w14:textId="7541E944" w:rsidR="00DA1A86" w:rsidRDefault="0020276C" w:rsidP="009B26BC">
      <w:r w:rsidRPr="00EC6DB4">
        <w:t>There are a few examples</w:t>
      </w:r>
      <w:r>
        <w:t xml:space="preserve"> of finer-grain climatologies based on other sensors, such as HIRS</w:t>
      </w:r>
      <w:r>
        <w:fldChar w:fldCharType="begin"/>
      </w:r>
      <w:r w:rsidR="00C624E3">
        <w:instrText xml:space="preserve"> ADDIN ZOTERO_ITEM CSL_CITATION {"citationID":"8SuuXNUP","properties":{"formattedCitation":"{\\rtf \\super 13\\nosupersub{}}","plainCitation":"13"},"citationItems":[{"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accessed":{"date-parts":[["2014",1,9]],"season":"20:04:34"}}}],"schema":"https://github.com/citation-style-language/schema/raw/master/csl-citation.json"} </w:instrText>
      </w:r>
      <w:r>
        <w:fldChar w:fldCharType="separate"/>
      </w:r>
      <w:r w:rsidR="00C624E3" w:rsidRPr="00C624E3">
        <w:rPr>
          <w:vertAlign w:val="superscript"/>
        </w:rPr>
        <w:t>13</w:t>
      </w:r>
      <w:r>
        <w:fldChar w:fldCharType="end"/>
      </w:r>
      <w:r w:rsidR="00CC6A56">
        <w:t xml:space="preserve"> (~20km)</w:t>
      </w:r>
      <w:r>
        <w:t xml:space="preserve">,  </w:t>
      </w:r>
      <w:r w:rsidR="00C624E3" w:rsidRPr="00D37E0A">
        <w:t>AVHRR PATMOS-x</w:t>
      </w:r>
      <w:r w:rsidR="00C624E3">
        <w:fldChar w:fldCharType="begin"/>
      </w:r>
      <w:r w:rsidR="00C624E3">
        <w:instrText xml:space="preserve"> ADDIN ZOTERO_ITEM CSL_CITATION {"citationID":"22cg0s73vg","properties":{"formattedCitation":"{\\rtf \\super 17\\nosupersub{}}","plainCitation":"17"},"citationItems":[{"id":4146,"uris":["http://zotero.org/users/70825/items/JK2QA828"],"uri":["http://zotero.org/users/70825/items/JK2QA828"],"itemData":{"id":4146,"type":"article-journal","title":"PATMOS-x: Results from a Diurnally Corrected 30-yr Satellite Cloud Climatology","container-title":"Journal of Climate","page":"414-425","volume":"26","issue":"2","source":"journals.ametsoc.org (Atypon)","abstract":"AbstractSatellite drift is a historical issue affecting the consistency of those few satellite records capable of being used for studies on climate time scales. Here, the authors address this issue for the Pathfinder Atmospheres Extended (PATMOS-x)/Advanced Very High Resolution Radiometer (AVHRR) cloudiness record, which spans three decades and 11 disparate sensors. A two-harmonic sinusoidal function is fit to a mean diurnal cycle of cloudiness derived over the course of the entire AVHRR record. The authors validate this function against measurements from Geostationary Operational Environmental Satellite (GOES) sensors, finding good agreement, and then test the stability of the diurnal cycle over the course of the AVHRR record. It is found that the diurnal cycle is subject to some interannual variability over land but that the differences are somewhat offset when averaged over an entire day. The fit function is used to generate daily averaged time series of ice, water, and total cloudiness over the tropics, where it is found that the diurnal correction affects the magnitude and even the sign of long-term cloudiness trends. A statistical method is applied to determine the minimum length of time required to detect significant trends, and the authors find that only recently have they begun generating satellite records of sufficient length to detect trends in cloudiness.","DOI":"10.1175/JCLI-D-11-00666.1","ISSN":"0894-8755","shortTitle":"PATMOS-x","journalAbbreviation":"J. Climate","author":[{"family":"Foster","given":"Michael J."},{"family":"Heidinger","given":"Andrew"}],"issued":{"date-parts":[["2012",7,17]]},"accessed":{"date-parts":[["2014",6,12]]}}}],"schema":"https://github.com/citation-style-language/schema/raw/master/csl-citation.json"} </w:instrText>
      </w:r>
      <w:r w:rsidR="00C624E3">
        <w:fldChar w:fldCharType="separate"/>
      </w:r>
      <w:r w:rsidR="00C624E3" w:rsidRPr="00C624E3">
        <w:rPr>
          <w:vertAlign w:val="superscript"/>
        </w:rPr>
        <w:t>17</w:t>
      </w:r>
      <w:r w:rsidR="00C624E3">
        <w:fldChar w:fldCharType="end"/>
      </w:r>
      <w:r w:rsidR="00C624E3">
        <w:t xml:space="preserve"> (~11km),  and </w:t>
      </w:r>
      <w:r>
        <w:t>GridSAT</w:t>
      </w:r>
      <w:r>
        <w:fldChar w:fldCharType="begin"/>
      </w:r>
      <w:r w:rsidR="00D07CCB">
        <w:instrText xml:space="preserve"> ADDIN ZOTERO_ITEM CSL_CITATION {"citationID":"XT1XI13z","properties":{"formattedCitation":"{\\rtf \\super 18\\nosupersub{}}","plainCitation":"18"},"citationItems":[{"id":1160,"uris":["http://zotero.org/users/70825/items/FAB684AS"],"uri":["http://zotero.org/users/70825/items/FAB684AS"],"itemData":{"id":1160,"type":"article-journal","title":"Globally Gridded Satellite Observations for Climate Studies","container-title":"Bulletin of the American Meteorological Society","page":"893","volume":"92","issue":"7","source":"Google Scholar","note":"bibtex: Knapp2011","author":[{"family":"Knapp","given":"K.R."},{"family":"Ansari","given":"S."},{"family":"Bain","given":"C.L."},{"family":"Bourassa","given":"M.A."},{"family":"Dickinson","given":"M.J."},{"family":"Funk","given":"C."},{"family":"Helms","given":"C.N."},{"family":"Hennon","given":"C.C."},{"family":"Holmes","given":"C.D."},{"family":"Huffman","given":"G.J."},{"family":"others","given":""}],"issued":{"date-parts":[["2011"]]}}}],"schema":"https://github.com/citation-style-language/schema/raw/master/csl-citation.json"} </w:instrText>
      </w:r>
      <w:r>
        <w:fldChar w:fldCharType="separate"/>
      </w:r>
      <w:r w:rsidR="00D07CCB" w:rsidRPr="00D07CCB">
        <w:rPr>
          <w:vertAlign w:val="superscript"/>
        </w:rPr>
        <w:t>18</w:t>
      </w:r>
      <w:r>
        <w:fldChar w:fldCharType="end"/>
      </w:r>
      <w:r w:rsidR="00CC6A56">
        <w:t xml:space="preserve"> (~8km)</w:t>
      </w:r>
      <w:r>
        <w:t xml:space="preserve">, but these are 8-20 times coarser than possible with the </w:t>
      </w:r>
      <w:proofErr w:type="spellStart"/>
      <w:r w:rsidRPr="0032087D">
        <w:t>M</w:t>
      </w:r>
      <w:r>
        <w:t>O</w:t>
      </w:r>
      <w:r w:rsidRPr="0032087D">
        <w:t>derate</w:t>
      </w:r>
      <w:proofErr w:type="spellEnd"/>
      <w:r w:rsidRPr="0032087D">
        <w:t xml:space="preserve"> </w:t>
      </w:r>
      <w:r>
        <w:t>r</w:t>
      </w:r>
      <w:r w:rsidRPr="0032087D">
        <w:t xml:space="preserve">esolution Imaging </w:t>
      </w:r>
      <w:proofErr w:type="spellStart"/>
      <w:r w:rsidRPr="0032087D">
        <w:t>Spectroradiometer</w:t>
      </w:r>
      <w:proofErr w:type="spellEnd"/>
      <w:r>
        <w:t xml:space="preserve"> (MODIS).  To date t</w:t>
      </w:r>
      <w:r w:rsidRPr="00BF4D95">
        <w:t xml:space="preserve">here </w:t>
      </w:r>
      <w:r>
        <w:t xml:space="preserve">have been two efforts to produce </w:t>
      </w:r>
      <w:r w:rsidRPr="00BF4D95">
        <w:t xml:space="preserve">high-resolution (&lt;=1km) cloud climatologies from </w:t>
      </w:r>
      <w:r>
        <w:t xml:space="preserve">the </w:t>
      </w:r>
      <w:r w:rsidRPr="00BF4D95">
        <w:t>MODIS</w:t>
      </w:r>
      <w:r>
        <w:t xml:space="preserve"> archive</w:t>
      </w:r>
      <w:r w:rsidRPr="00BF4D95">
        <w:t xml:space="preserve">.  </w:t>
      </w:r>
      <w:r>
        <w:t xml:space="preserve">One is </w:t>
      </w:r>
      <w:r w:rsidRPr="00BF4D95">
        <w:t xml:space="preserve">based on the MOD35 </w:t>
      </w:r>
      <w:r>
        <w:t xml:space="preserve">250m visible </w:t>
      </w:r>
      <w:r w:rsidRPr="00BF4D95">
        <w:t>cloud mask</w:t>
      </w:r>
      <w:r>
        <w:fldChar w:fldCharType="begin"/>
      </w:r>
      <w:r w:rsidR="00C624E3">
        <w:instrText xml:space="preserve"> ADDIN ZOTERO_ITEM CSL_CITATION {"citationID":"frdFzHD9","properties":{"formattedCitation":"{\\rtf \\super 19\\nosupersub{}}","plainCitation":"19"},"citationItems":[{"id":3552,"uris":["http://zotero.org/users/70825/items/HK8JRVSH"],"uri":["http://zotero.org/users/70825/items/HK8JRVSH"],"itemData":{"id":3552,"type":"webpage","title":"MODIS MOD35 pan-tropical cloud climatology","container-title":"MODIS cloud climatology, Version 1","abstract":"This database is a pan-tropical 1km and 250m cloud climatology derived from the MODIS MOD35 Cloud Mask Product. The data represent the results of a research project carried out by Dr. Mark Mulligan at Kings College London.  The climatology is being used for hydrological and ecological modelling but you might also find it useful if you are a remote sensing specialist and interested in the likelihood of obtaining cloud-free imagery for a region.\n\nThe entire archive of tropical MOD35 data to 2006 was analysed to derive annual average, monthly and diurnal statistics on cloud frequency at 1km resolution for the entire tropics and at 250m resolution for tropical land areas.","URL":"http://www.ambiotek.com/clouds/","note":"bibtex: Mulligan2006","author":[{"family":"Mulligan","given":"Mark"}],"issued":{"date-parts":[["2006"]]},"accessed":{"date-parts":[["2013",4,1]]}}}],"schema":"https://github.com/citation-style-language/schema/raw/master/csl-citation.json"} </w:instrText>
      </w:r>
      <w:r>
        <w:fldChar w:fldCharType="separate"/>
      </w:r>
      <w:r w:rsidR="00C624E3" w:rsidRPr="00C624E3">
        <w:rPr>
          <w:vertAlign w:val="superscript"/>
        </w:rPr>
        <w:t>19</w:t>
      </w:r>
      <w:r>
        <w:fldChar w:fldCharType="end"/>
      </w:r>
      <w:r>
        <w:t xml:space="preserve">, but is spatially bounded </w:t>
      </w:r>
      <w:r w:rsidRPr="00BF4D95">
        <w:t xml:space="preserve">to the tropics and incorporates only seven years of data (2000-2006).  Additionally, these data were derived from the problematic collection 5 MODIS (MOD35) cloud mask and thus </w:t>
      </w:r>
      <w:r>
        <w:t>contain</w:t>
      </w:r>
      <w:r w:rsidRPr="00BF4D95">
        <w:t xml:space="preserve"> </w:t>
      </w:r>
      <w:r>
        <w:t xml:space="preserve">significant </w:t>
      </w:r>
      <w:r w:rsidRPr="00BF4D95">
        <w:t xml:space="preserve">land-cover and processing-path biases </w:t>
      </w:r>
      <w:r>
        <w:t>in cloud frequency</w:t>
      </w:r>
      <w:r>
        <w:fldChar w:fldCharType="begin"/>
      </w:r>
      <w:r w:rsidR="00C624E3">
        <w:instrText xml:space="preserve"> ADDIN ZOTERO_ITEM CSL_CITATION {"citationID":"2874uo9cjs","properties":{"formattedCitation":"{\\rtf \\super 20\\nosupersub{}}","plainCitation":"20"},"citationItems":[{"id":3909,"uris":["http://zotero.org/users/70825/items/MZP3APIQ"],"uri":["http://zotero.org/users/70825/items/MZP3APIQ"],"itemData":{"id":3909,"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date-parts":[["2013"]]}}}],"schema":"https://github.com/citation-style-language/schema/raw/master/csl-citation.json"} </w:instrText>
      </w:r>
      <w:r>
        <w:fldChar w:fldCharType="separate"/>
      </w:r>
      <w:r w:rsidR="00C624E3" w:rsidRPr="00C624E3">
        <w:rPr>
          <w:vertAlign w:val="superscript"/>
        </w:rPr>
        <w:t>20</w:t>
      </w:r>
      <w:r>
        <w:fldChar w:fldCharType="end"/>
      </w:r>
      <w:r w:rsidRPr="00BF4D95">
        <w:t xml:space="preserve">. The other </w:t>
      </w:r>
      <w:r>
        <w:t>MODIS-derived 1km cloud climatology</w:t>
      </w:r>
      <w:r w:rsidR="00DA1A86">
        <w:fldChar w:fldCharType="begin"/>
      </w:r>
      <w:r w:rsidR="00C624E3">
        <w:instrText xml:space="preserve"> ADDIN ZOTERO_ITEM CSL_CITATION {"citationID":"BN8HTmSr","properties":{"formattedCitation":"{\\rtf \\super 21,22\\nosupersub{}}","plainCitation":"21,22"},"citationItems":[{"id":3820,"uris":["http://zotero.org/users/70825/items/D6IVQK96"],"uri":["http://zotero.org/users/70825/items/D6IVQK96"],"itemData":{"id":3820,"type":"paper-conference","title":"Developing high spatial resolution daytime cloud climatologies for Africa","container-title":"Preprints, 29th Conf. on Hurricanes and Tropical Meteorology, Tucson, AZ, Amer. Meteor. Soc. P","volume":"2","source":"Google Scholar","URL":"https://ams.confex.com/ams/pdfpapers/168263.pdf","author":[{"family":"Douglas","given":"Michael"},{"family":"Beida","given":"Rahama"},{"family":"Dominguez","given":"Abdul"}],"issued":{"date-parts":[["2010"]]},"accessed":{"date-parts":[["2013",7,31]]}},"suppress-author":true},{"id":3571,"uris":["http://zotero.org/users/70825/items/B4M6KT27"],"uri":["http://zotero.org/users/70825/items/B4M6KT27"],"itemData":{"id":3571,"type":"paper-conference","title":"A high spatial resolution satellite-based cloud climatology for biogeographical applications","container-title":"6th International Conference","publisher":"International Biogeography Society","publisher-place":"Miami, FL","event":"Meeting of the International Biogeography Society","event-place":"Miami, FL","abstract":"Cloud cover strongly affects the evapotranspiration, especially in the tropics and subtropics. This poster describes a nearglobal 250m pixel resolution daytime cloud climatology developed using 10 years of MODIS imagery from two sunsynchronous polar-orbiting NASA satellites. Our simple thresholding procedure to extract cloudiness from individual visible \nimages and average them to produce monthly, seasonal and multiannual means has some limitations but is reliable over \nmost of the tropics and subtropics. Our thresholding procedure is not as reliable where snow cover is frequent. The most \nimportant results from our work are that mean daytime cloudiness is strongly controlled by small topographic features \nthroughout the moist tropics and that the underlying vegetation in many regions closely mirrors the mean cloudiness \npatterns. Thus, these cloud climatologies should be useful for not only improving the mapping of high-rainfall cloud forest \ndistributions, but may be even more important in low-rainfall regimes, such as along the coasts of Peru, Chile, and Baja \nCalifornia, and parts of southern Arabia and eastern Africa. Many taller oceanic islands also show prominent stratocumuluscontrolled moist environments (e.g. the Galapagos, Cape Verde, and Canary Islands and some others regions that are \npartially cloud-controlled such as Hawaii and Socotra). In addition to providing a better understanding of the climatic controls \non vegetation (and the associated fauna) at high spatial resolution, these cloudiness products may be useful for conservation \nand restoration efforts in cloud-controlled regions where the original vegetation cover has been altered.","URL":"http://www.nssl.noaa.gov/projects/pacs/web/MODIS/","note":"bibtex: Douglas2013","author":[{"family":"Douglas","given":"Michael"}],"issued":{"date-parts":[["2013"]]}},"suppress-author":true}],"schema":"https://github.com/citation-style-language/schema/raw/master/csl-citation.json"} </w:instrText>
      </w:r>
      <w:r w:rsidR="00DA1A86">
        <w:fldChar w:fldCharType="separate"/>
      </w:r>
      <w:r w:rsidR="00C624E3" w:rsidRPr="00C624E3">
        <w:rPr>
          <w:vertAlign w:val="superscript"/>
        </w:rPr>
        <w:t>21,22</w:t>
      </w:r>
      <w:r w:rsidR="00DA1A86">
        <w:fldChar w:fldCharType="end"/>
      </w:r>
      <w:r>
        <w:t xml:space="preserve"> </w:t>
      </w:r>
      <w:r w:rsidRPr="00BF4D95">
        <w:t xml:space="preserve">avoids the </w:t>
      </w:r>
      <w:r>
        <w:t>problematic MOD35 algorithm through a simple cloud masking procedure based on</w:t>
      </w:r>
      <w:r w:rsidRPr="00BF4D95">
        <w:t xml:space="preserve"> </w:t>
      </w:r>
      <w:r>
        <w:t xml:space="preserve">scaled visible wavelength  (RGB) images from </w:t>
      </w:r>
      <w:r w:rsidRPr="00BF4D95">
        <w:t>the MODIS “Rapid Response” system</w:t>
      </w:r>
      <w:r>
        <w:fldChar w:fldCharType="begin"/>
      </w:r>
      <w:r w:rsidR="00C624E3">
        <w:instrText xml:space="preserve"> ADDIN ZOTERO_ITEM CSL_CITATION {"citationID":"2pl729a4lc","properties":{"formattedCitation":"{\\rtf \\super 23\\nosupersub{}}","plainCitation":"23"},"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fldChar w:fldCharType="separate"/>
      </w:r>
      <w:r w:rsidR="00C624E3" w:rsidRPr="00C624E3">
        <w:rPr>
          <w:vertAlign w:val="superscript"/>
        </w:rPr>
        <w:t>23</w:t>
      </w:r>
      <w:r>
        <w:fldChar w:fldCharType="end"/>
      </w:r>
      <w:r w:rsidRPr="00BF4D95">
        <w:t xml:space="preserve">. Douglas, </w:t>
      </w:r>
      <w:proofErr w:type="gramStart"/>
      <w:r w:rsidRPr="00BF4D95">
        <w:t>et</w:t>
      </w:r>
      <w:proofErr w:type="gramEnd"/>
      <w:r w:rsidRPr="00BF4D95">
        <w:t xml:space="preserve">. </w:t>
      </w:r>
      <w:proofErr w:type="gramStart"/>
      <w:r w:rsidRPr="00BF4D95">
        <w:t>al</w:t>
      </w:r>
      <w:proofErr w:type="gramEnd"/>
      <w:r w:rsidRPr="00BF4D95">
        <w:t>.</w:t>
      </w:r>
      <w:r w:rsidR="00CC6A56">
        <w:t>,</w:t>
      </w:r>
      <w:r w:rsidRPr="00BF4D95">
        <w:t xml:space="preserve"> developed an algorithm that applies a user-defined threshold to convert RGB “brightness” to “cloudiness.” </w:t>
      </w:r>
      <w:r>
        <w:t>However, t</w:t>
      </w:r>
      <w:r w:rsidRPr="00BF4D95">
        <w:t xml:space="preserve">he product is </w:t>
      </w:r>
      <w:r>
        <w:t xml:space="preserve">based on a derivative of surface reflectance data </w:t>
      </w:r>
      <w:r w:rsidR="007B4470">
        <w:t>rescaled</w:t>
      </w:r>
      <w:r>
        <w:t xml:space="preserve"> </w:t>
      </w:r>
      <w:r w:rsidR="007B4470">
        <w:t>for visual appeal</w:t>
      </w:r>
      <w:r w:rsidR="00DA1A86">
        <w:fldChar w:fldCharType="begin"/>
      </w:r>
      <w:r w:rsidR="00C624E3">
        <w:instrText xml:space="preserve"> ADDIN ZOTERO_ITEM CSL_CITATION {"citationID":"JglRRPoH","properties":{"formattedCitation":"{\\rtf \\super 23\\nosupersub{}}","plainCitation":"23"},"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rsidR="00DA1A86">
        <w:fldChar w:fldCharType="separate"/>
      </w:r>
      <w:r w:rsidR="00C624E3" w:rsidRPr="00C624E3">
        <w:rPr>
          <w:vertAlign w:val="superscript"/>
        </w:rPr>
        <w:t>23</w:t>
      </w:r>
      <w:r w:rsidR="00DA1A86">
        <w:fldChar w:fldCharType="end"/>
      </w:r>
      <w:r>
        <w:t xml:space="preserve">, is </w:t>
      </w:r>
      <w:r w:rsidRPr="00BF4D95">
        <w:t xml:space="preserve">strongly dependent on </w:t>
      </w:r>
      <w:r>
        <w:t xml:space="preserve">the brightness </w:t>
      </w:r>
      <w:r w:rsidRPr="00BF4D95">
        <w:t xml:space="preserve">threshold, and is problematic over high-albedo surfaces (such as urban areas or snow).  </w:t>
      </w:r>
      <w:r>
        <w:t>Furthermore, t</w:t>
      </w:r>
      <w:r w:rsidRPr="00BF4D95">
        <w:t xml:space="preserve">his approach does not exploit more sophisticated </w:t>
      </w:r>
      <w:r>
        <w:t xml:space="preserve">tests used in most </w:t>
      </w:r>
      <w:r w:rsidRPr="00BF4D95">
        <w:t xml:space="preserve">cloud detection algorithms </w:t>
      </w:r>
      <w:r>
        <w:t>such as</w:t>
      </w:r>
      <w:r w:rsidRPr="00BF4D95">
        <w:t xml:space="preserve"> cloud-top </w:t>
      </w:r>
      <w:r>
        <w:t xml:space="preserve">infrared </w:t>
      </w:r>
      <w:r w:rsidRPr="00BF4D95">
        <w:t>temperature</w:t>
      </w:r>
      <w:r>
        <w:fldChar w:fldCharType="begin"/>
      </w:r>
      <w:r w:rsidR="00C624E3">
        <w:instrText xml:space="preserve"> ADDIN ZOTERO_ITEM CSL_CITATION {"citationID":"14slg5lcl0","properties":{"formattedCitation":"{\\rtf \\super 12\\nosupersub{}}","plainCitation":"12"},"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fldChar w:fldCharType="separate"/>
      </w:r>
      <w:r w:rsidR="00C624E3" w:rsidRPr="00C624E3">
        <w:rPr>
          <w:vertAlign w:val="superscript"/>
        </w:rPr>
        <w:t>12</w:t>
      </w:r>
      <w:r>
        <w:fldChar w:fldCharType="end"/>
      </w:r>
      <w:r>
        <w:t xml:space="preserve"> and is only available for scattered regions around the globe.</w:t>
      </w:r>
      <w:r w:rsidR="004224BB">
        <w:t xml:space="preserve"> As a result, cloud cover is infrequently used in ecological studies, likely due </w:t>
      </w:r>
      <w:r w:rsidR="00960940">
        <w:t>primarily</w:t>
      </w:r>
      <w:r w:rsidR="004224BB">
        <w:t xml:space="preserve"> to the complexity of attaining it at sufficiently high resolution for a study region. </w:t>
      </w:r>
      <w:r w:rsidR="000F1A2D">
        <w:t xml:space="preserve">For example, </w:t>
      </w:r>
      <w:r w:rsidR="00960940">
        <w:t xml:space="preserve">to obtain cloud frequency at </w:t>
      </w:r>
      <w:r w:rsidR="00F23A44">
        <w:t xml:space="preserve">the </w:t>
      </w:r>
      <w:r w:rsidR="00960940">
        <w:t>two locations</w:t>
      </w:r>
      <w:r w:rsidR="00F23A44">
        <w:t xml:space="preserve"> in the study mention above</w:t>
      </w:r>
      <w:r w:rsidR="00960940">
        <w:t xml:space="preserve">, </w:t>
      </w:r>
      <w:r w:rsidR="004224BB">
        <w:t xml:space="preserve">Goldsmith, </w:t>
      </w:r>
      <w:proofErr w:type="spellStart"/>
      <w:r w:rsidR="004224BB">
        <w:t>Matzke</w:t>
      </w:r>
      <w:proofErr w:type="spellEnd"/>
      <w:r w:rsidR="004224BB">
        <w:t>, and Dawson</w:t>
      </w:r>
      <w:r w:rsidR="004224BB">
        <w:fldChar w:fldCharType="begin"/>
      </w:r>
      <w:r w:rsidR="00D07CCB">
        <w:instrText xml:space="preserve"> ADDIN ZOTERO_ITEM CSL_CITATION {"citationID":"vfRYdcGM","properties":{"formattedCitation":"{\\rtf \\super 11\\nosupersub{}}","plainCitation":"11"},"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4224BB">
        <w:fldChar w:fldCharType="separate"/>
      </w:r>
      <w:r w:rsidR="00D07CCB" w:rsidRPr="00D07CCB">
        <w:rPr>
          <w:vertAlign w:val="superscript"/>
        </w:rPr>
        <w:t>11</w:t>
      </w:r>
      <w:r w:rsidR="004224BB">
        <w:fldChar w:fldCharType="end"/>
      </w:r>
      <w:r w:rsidR="004224BB">
        <w:t xml:space="preserve"> </w:t>
      </w:r>
      <w:r w:rsidR="00960940">
        <w:t xml:space="preserve">had to process a decade of four </w:t>
      </w:r>
      <w:r w:rsidR="004224BB">
        <w:t>daily swath-level (</w:t>
      </w:r>
      <w:proofErr w:type="spellStart"/>
      <w:r w:rsidR="004224BB">
        <w:t>ungridded</w:t>
      </w:r>
      <w:proofErr w:type="spellEnd"/>
      <w:r w:rsidR="004224BB">
        <w:t>) satellite images (</w:t>
      </w:r>
      <w:commentRangeStart w:id="3"/>
      <w:r w:rsidR="004224BB">
        <w:t>over 14,000 files</w:t>
      </w:r>
      <w:commentRangeEnd w:id="3"/>
      <w:r w:rsidR="00DA1A86">
        <w:rPr>
          <w:rStyle w:val="CommentReference"/>
        </w:rPr>
        <w:commentReference w:id="3"/>
      </w:r>
      <w:r w:rsidR="004224BB">
        <w:t>).</w:t>
      </w:r>
      <w:r w:rsidR="00780679">
        <w:t xml:space="preserve"> </w:t>
      </w:r>
      <w:r w:rsidR="00DA1A86">
        <w:t xml:space="preserve"> </w:t>
      </w:r>
    </w:p>
    <w:p w14:paraId="13079A76" w14:textId="25B8A795" w:rsidR="00DA1A86" w:rsidRDefault="00307252" w:rsidP="00EC6DB4">
      <w:r>
        <w:t>In this study we develop</w:t>
      </w:r>
      <w:r w:rsidR="00FC723B">
        <w:t xml:space="preserve"> </w:t>
      </w:r>
      <w:r>
        <w:t xml:space="preserve">and validate </w:t>
      </w:r>
      <w:r w:rsidR="007C0D39">
        <w:t>a 30-arc-second (</w:t>
      </w:r>
      <w:r w:rsidR="00F17AC8" w:rsidRPr="00BF4D95">
        <w:rPr>
          <w:rFonts w:eastAsia="ＭＳ ゴシック"/>
          <w:color w:val="000000"/>
        </w:rPr>
        <w:t>≈</w:t>
      </w:r>
      <w:r w:rsidR="00671AB6">
        <w:t>1km</w:t>
      </w:r>
      <w:r w:rsidR="007C0D39">
        <w:t>)</w:t>
      </w:r>
      <w:r w:rsidR="00671AB6">
        <w:t xml:space="preserve"> </w:t>
      </w:r>
      <w:r w:rsidR="003650A4" w:rsidRPr="00BF4D95">
        <w:t xml:space="preserve">monthly </w:t>
      </w:r>
      <w:r w:rsidR="00671AB6" w:rsidRPr="00BF4D95">
        <w:t>global</w:t>
      </w:r>
      <w:r w:rsidR="00671AB6">
        <w:t xml:space="preserve"> </w:t>
      </w:r>
      <w:r w:rsidR="00671AB6" w:rsidRPr="00BF4D95">
        <w:t xml:space="preserve">cloud frequency climatologies </w:t>
      </w:r>
      <w:r w:rsidR="00960940">
        <w:t>(</w:t>
      </w:r>
      <w:commentRangeStart w:id="4"/>
      <w:r w:rsidR="00960940">
        <w:t>MODCF</w:t>
      </w:r>
      <w:commentRangeEnd w:id="4"/>
      <w:r w:rsidR="006B513B">
        <w:rPr>
          <w:rStyle w:val="CommentReference"/>
        </w:rPr>
        <w:commentReference w:id="4"/>
      </w:r>
      <w:r w:rsidR="00960940">
        <w:t xml:space="preserve">) </w:t>
      </w:r>
      <w:r w:rsidR="006B513B">
        <w:t xml:space="preserve">using a </w:t>
      </w:r>
      <w:r w:rsidR="00671AB6">
        <w:t xml:space="preserve">MODIS cloud </w:t>
      </w:r>
      <w:r w:rsidR="006B513B">
        <w:t>mask</w:t>
      </w:r>
      <w:r w:rsidR="009B26BC">
        <w:t xml:space="preserve"> </w:t>
      </w:r>
      <w:r w:rsidR="006B513B">
        <w:t xml:space="preserve">included </w:t>
      </w:r>
      <w:r w:rsidR="009B26BC">
        <w:t>in the MOD09GA surface reflectance product</w:t>
      </w:r>
      <w:r w:rsidR="001505E9">
        <w:t xml:space="preserve"> </w:t>
      </w:r>
      <w:r w:rsidR="00F93F27">
        <w:t xml:space="preserve">(see </w:t>
      </w:r>
      <w:r w:rsidR="001505E9">
        <w:t xml:space="preserve">methods and </w:t>
      </w:r>
      <w:r w:rsidR="00F93F27">
        <w:t>Supplementary Materials for details).</w:t>
      </w:r>
      <w:r w:rsidR="00DA1A86">
        <w:t xml:space="preserve">  </w:t>
      </w:r>
      <w:r w:rsidR="006B513B">
        <w:t>Overall, t</w:t>
      </w:r>
      <w:r w:rsidR="006E4EAA">
        <w:t xml:space="preserve">he MODCF </w:t>
      </w:r>
      <w:r w:rsidR="006B513B">
        <w:t xml:space="preserve">product </w:t>
      </w:r>
      <w:r w:rsidR="00CB479B">
        <w:t xml:space="preserve">captures </w:t>
      </w:r>
      <w:r w:rsidR="006E4EAA">
        <w:t xml:space="preserve">global </w:t>
      </w:r>
      <w:r w:rsidR="003650A4">
        <w:t>cloud frequency patterns</w:t>
      </w:r>
      <w:r w:rsidR="003045E5">
        <w:t xml:space="preserve">, with </w:t>
      </w:r>
      <w:r w:rsidR="00C54A42">
        <w:t xml:space="preserve">mean annual cloud frequencies greater than 80% over much of equatorial South America, the Congo River basin in Africa, and Southeast Asia.  </w:t>
      </w:r>
      <w:r w:rsidR="004F4E76">
        <w:t xml:space="preserve">Intra-annual variability (standard deviation of mean monthly values) is highest over India, Brazil, and the African savannah.  However, the novelty and value of this product is in the unprecedented spatial detail of </w:t>
      </w:r>
      <w:r w:rsidR="003650A4">
        <w:t xml:space="preserve">monthly </w:t>
      </w:r>
      <w:r w:rsidR="004F4E76">
        <w:t xml:space="preserve">cloud dynamics. </w:t>
      </w:r>
    </w:p>
    <w:p w14:paraId="3818E5AF" w14:textId="77777777" w:rsidR="00454CCC" w:rsidRDefault="00454CCC" w:rsidP="003D189B">
      <w:r>
        <w:t>REGIONAL DESCRIPTIONS</w:t>
      </w:r>
      <w:r w:rsidR="002D365E">
        <w:t xml:space="preserve">: explanation of </w:t>
      </w:r>
      <w:r>
        <w:t xml:space="preserve">high resolution </w:t>
      </w:r>
      <w:r w:rsidR="002D365E">
        <w:t>regional pa</w:t>
      </w:r>
      <w:r>
        <w:t>tterns/processes  (</w:t>
      </w:r>
      <w:proofErr w:type="spellStart"/>
      <w:r>
        <w:t>andes</w:t>
      </w:r>
      <w:proofErr w:type="spellEnd"/>
      <w:r>
        <w:t xml:space="preserve">, south Africa), </w:t>
      </w:r>
      <w:r w:rsidR="003D189B">
        <w:t xml:space="preserve">inter vs. intra annual variability, </w:t>
      </w:r>
    </w:p>
    <w:p w14:paraId="06EEC54D" w14:textId="34A20DAB" w:rsidR="003D189B" w:rsidRDefault="00454CCC" w:rsidP="003D189B">
      <w:r>
        <w:t>C</w:t>
      </w:r>
      <w:r w:rsidR="003D189B">
        <w:t>loud extremes</w:t>
      </w:r>
      <w:r>
        <w:t>: h</w:t>
      </w:r>
      <w:r w:rsidR="003D189B">
        <w:t>ighest recorded cloud frequencies</w:t>
      </w:r>
      <w:r>
        <w:t>, highest seasonality, etc.</w:t>
      </w:r>
      <w:r w:rsidR="003D189B">
        <w:t xml:space="preserve"> </w:t>
      </w:r>
    </w:p>
    <w:p w14:paraId="385A3ECC" w14:textId="7927E98E" w:rsidR="00454CCC" w:rsidRDefault="00DA1A86" w:rsidP="00EC6DB4">
      <w:r>
        <w:t>The</w:t>
      </w:r>
      <w:r w:rsidR="0023737C">
        <w:t xml:space="preserve"> </w:t>
      </w:r>
      <w:r w:rsidR="000F1A2D">
        <w:t xml:space="preserve">MODCF </w:t>
      </w:r>
      <w:r w:rsidR="0023737C">
        <w:t>explains</w:t>
      </w:r>
      <w:r w:rsidR="00420036">
        <w:t xml:space="preserve"> nearly 80% of the variability </w:t>
      </w:r>
      <w:r w:rsidR="00D8230B">
        <w:t xml:space="preserve">in cloud cover </w:t>
      </w:r>
      <w:r w:rsidR="00420036">
        <w:t xml:space="preserve">observed at </w:t>
      </w:r>
      <w:r w:rsidR="00D8230B">
        <w:t xml:space="preserve">a global set of </w:t>
      </w:r>
      <w:r w:rsidR="0023737C">
        <w:t xml:space="preserve">5,388 weather </w:t>
      </w:r>
      <w:r w:rsidR="00420036">
        <w:t xml:space="preserve">stations.  </w:t>
      </w:r>
      <w:r w:rsidR="00D8230B">
        <w:t>Furthermore</w:t>
      </w:r>
      <w:r w:rsidR="00420036">
        <w:t xml:space="preserve">, the MODCF data was nearly as </w:t>
      </w:r>
      <w:r w:rsidR="00D8230B">
        <w:t xml:space="preserve">accurate </w:t>
      </w:r>
      <w:r w:rsidR="00420036">
        <w:t xml:space="preserve">over the full </w:t>
      </w:r>
      <w:r w:rsidR="0023737C">
        <w:t xml:space="preserve">station record </w:t>
      </w:r>
      <w:r w:rsidR="00420036">
        <w:t xml:space="preserve">(1970-2009) versus the MODIS-era (2000-2009) </w:t>
      </w:r>
      <w:commentRangeStart w:id="5"/>
      <w:r w:rsidR="00420036">
        <w:t>alone</w:t>
      </w:r>
      <w:commentRangeEnd w:id="5"/>
      <w:r w:rsidR="00454CCC">
        <w:rPr>
          <w:rStyle w:val="CommentReference"/>
        </w:rPr>
        <w:commentReference w:id="5"/>
      </w:r>
      <w:r w:rsidR="00420036">
        <w:t xml:space="preserve">.  This </w:t>
      </w:r>
      <w:r w:rsidR="007C0968">
        <w:t>confirms</w:t>
      </w:r>
      <w:r w:rsidR="00420036">
        <w:t xml:space="preserve"> that the MODCF</w:t>
      </w:r>
      <w:r w:rsidR="0023737C">
        <w:t>, although it only represents 15</w:t>
      </w:r>
      <w:r w:rsidR="00420036">
        <w:t xml:space="preserve"> years of observations (2000-201</w:t>
      </w:r>
      <w:r w:rsidR="0023737C">
        <w:t>4</w:t>
      </w:r>
      <w:r w:rsidR="00420036">
        <w:t xml:space="preserve">), is a useful metric of </w:t>
      </w:r>
      <w:r w:rsidR="00957EA5">
        <w:t xml:space="preserve">multi-decadal </w:t>
      </w:r>
      <w:r w:rsidR="00420036">
        <w:t>fine-grain spatial patterns of cloud frequency.</w:t>
      </w:r>
    </w:p>
    <w:p w14:paraId="45EEB639" w14:textId="79A6F49F" w:rsidR="00047693" w:rsidRDefault="00047693" w:rsidP="00EC6DB4">
      <w:r>
        <w:t>POTENTIAL CASE STUDIES/EXAMPLE APPLICATIONS</w:t>
      </w:r>
    </w:p>
    <w:p w14:paraId="0B849DD0" w14:textId="454DEEA2" w:rsidR="00047693" w:rsidRDefault="00047693" w:rsidP="00EC6DB4">
      <w:r>
        <w:t>Cloud forests?</w:t>
      </w:r>
    </w:p>
    <w:p w14:paraId="6C6DBF8A" w14:textId="69F7A959" w:rsidR="00262CD0" w:rsidRDefault="00F245D2" w:rsidP="00EC6DB4">
      <w:r>
        <w:t xml:space="preserve">Due to the reliance on relatively coarse and interpolated datasets, we are likely overestimating the spatial homogeneity of </w:t>
      </w:r>
      <w:r w:rsidR="007A554A">
        <w:t>the abiotic conditions driving the distribution and abundance of organisms</w:t>
      </w:r>
      <w:r>
        <w:t>.</w:t>
      </w:r>
      <w:r w:rsidR="00454CCC">
        <w:t xml:space="preserve">  </w:t>
      </w:r>
      <w:r w:rsidR="00D07CCB">
        <w:t xml:space="preserve">In addition to the biogeographic uses </w:t>
      </w:r>
      <w:r w:rsidR="003F52DB">
        <w:t>detailed</w:t>
      </w:r>
      <w:r w:rsidR="00D07CCB">
        <w:t xml:space="preserve"> above, we also envision that this product will </w:t>
      </w:r>
      <w:r w:rsidR="001C01B7">
        <w:t>have applications in climate modeling</w:t>
      </w:r>
      <w:r w:rsidR="007C0968">
        <w:t xml:space="preserve">, </w:t>
      </w:r>
      <w:r w:rsidR="00BB537E">
        <w:t>solar power development</w:t>
      </w:r>
      <w:r w:rsidR="00BB537E">
        <w:fldChar w:fldCharType="begin"/>
      </w:r>
      <w:r w:rsidR="003D6576">
        <w:instrText xml:space="preserve"> ADDIN ZOTERO_ITEM CSL_CITATION {"citationID":"cJ2OZ5F6","properties":{"formattedCitation":"{\\rtf \\super 25,26\\nosupersub{}}","plainCitation":"25,26"},"citationItems":[{"id":3809,"uris":["http://zotero.org/users/70825/items/43B7QIQV"],"uri":["http://zotero.org/users/70825/items/43B7QIQV"],"itemData":{"id":3809,"type":"article-journal","title":"Hotspots of solar potential in India","container-title":"Renewable and Sustainable Energy Reviews","page":"3178-3186","volume":"15","issue":"6","source":"ScienceDirect","abstract":"Solar hotspots are the regions characterized by an exceptional solar power potential suitable for decentralized commercial exploitation of energy. Identification of solar hotspots in a vast geographical expanse with dense habitations helps to meet escalating power demand in a decentralized, efficient and sustainable manner. This communication focuses on the assessment of resource potential with variability in India derived from high resolution satellite derived insolation data. Data analysis reveals that nearly 58% of the geographical area potentially represent the solar hotspots in the country with more than 5 kWh/m2/day of annual average Global insolation. A techno-economic analysis of the solar power technologies and a prospective minimal utilization of the land available within these solar hotspots demonstrate their immense power generation as well as emission reduction potential. The study evaluates the progress made in solar power generation in the country especially with the inception of an ambitious National Solar Mission (NSM) also termed as ‘Solar India’. The organizational aspects of solar power generation with focus on existing policy elements are also addressed so as to probe the actual potential of the identified solar hotspots in meeting the NSM targets and beyond.","DOI":"10.1016/j.rser.2011.04.007","ISSN":"1364-0321","journalAbbreviation":"Renewable and Sustainable Energy Reviews","author":[{"family":"Ramachandra","given":"T.V."},{"family":"Jain","given":"Rishabh"},{"family":"Krishnadas","given":"Gautham"}],"issued":{"date-parts":[["2011",8]]},"accessed":{"date-parts":[["2013",7,30]]}}},{"id":3812,"uris":["http://zotero.org/users/70825/items/5F2XZUTA"],"uri":["http://zotero.org/users/70825/items/5F2XZUTA"],"itemData":{"id":3812,"type":"article-journal","title":"Assessment of renewable energy potential through satellite data and numerical models","container-title":"Energy &amp; Environmental Science","page":"1142-1161","volume":"2","issue":"11","source":"pubs.rsc.org","abstract":"There is an increasing use of satellite data and numerical models to assess the environmental constraints and energy potential of several renewable energies, namely solar, wind, hydropower, biomass and geothermal. This paper presents an overview of state of the art spatial technology and quantitative models","DOI":"10.1039/B914121A","ISSN":"1754-5706","journalAbbreviation":"Energy Environ. Sci.","language":"en","author":[{"family":"Tapiador","given":"Francisco J."}],"issued":{"date-parts":[["2009",11,1]]},"accessed":{"date-parts":[["2013",7,30]]}}}],"schema":"https://github.com/citation-style-language/schema/raw/master/csl-citation.json"} </w:instrText>
      </w:r>
      <w:r w:rsidR="00BB537E">
        <w:fldChar w:fldCharType="separate"/>
      </w:r>
      <w:r w:rsidR="003D6576" w:rsidRPr="003D6576">
        <w:rPr>
          <w:vertAlign w:val="superscript"/>
        </w:rPr>
        <w:t>25,26</w:t>
      </w:r>
      <w:r w:rsidR="00BB537E">
        <w:fldChar w:fldCharType="end"/>
      </w:r>
      <w:r w:rsidR="00D07CCB">
        <w:t>, tourism</w:t>
      </w:r>
      <w:r w:rsidR="00D07CCB">
        <w:fldChar w:fldCharType="begin"/>
      </w:r>
      <w:r w:rsidR="003F52DB">
        <w:instrText xml:space="preserve"> ADDIN ZOTERO_ITEM CSL_CITATION {"citationID":"1r4ap4coro","properties":{"formattedCitation":"{\\rtf \\super 27\\nosupersub{}}","plainCitation":"27"},"citationItems":[{"id":4141,"uris":["http://zotero.org/users/70825/items/Z478NBA5"],"uri":["http://zotero.org/users/70825/items/Z478NBA5"],"itemData":{"id":4141,"type":"article-journal","title":"Differential climate preferences of international beach tourists","container-title":"Climate Research","page":"259-269","volume":"57","issue":"3","source":"Inter-Research Science Center","abstract":"ABSTRACT: Weather and climate are a principal resource and constraint for tourism that directly and indirectly influence global demand patterns. Against the background of rapidly expanding literature on climate and tourism, this study sheds needed insight into the complexities of tourist climate preferences and the implications for rating current and future climate resources for tourism. A survey of 472 beach tourists is the basis for comparing the climatic preferences of diverse tourism market segments on the Caribbean islands of Barbados, Saint Lucia and Tobago. Key findings include warmer temperature preferences and tolerances for tourists originating from tropical regions, with lower heat preferences and tolerances for tourists from temperate regions. Statistically significant differences (p &lt; 0.05) were also found between temperate and tropical residents for every climate variable examined (temperature, rain, sky conditions, wind). The results are discussed with regard to their implication for the construction of tourism climate indices, demand models and climate change assessments.","DOI":"10.3354/cr01183","journalAbbreviation":"Clim Res","author":[{"family":"Rutty","given":"M."},{"family":"Scott","given":"D."}],"issued":{"date-parts":[["2013",10,28]]},"accessed":{"date-parts":[["2014",6,12]]}}}],"schema":"https://github.com/citation-style-language/schema/raw/master/csl-citation.json"} </w:instrText>
      </w:r>
      <w:r w:rsidR="00D07CCB">
        <w:fldChar w:fldCharType="separate"/>
      </w:r>
      <w:r w:rsidR="003F52DB" w:rsidRPr="003F52DB">
        <w:rPr>
          <w:vertAlign w:val="superscript"/>
        </w:rPr>
        <w:t>27</w:t>
      </w:r>
      <w:r w:rsidR="00D07CCB">
        <w:fldChar w:fldCharType="end"/>
      </w:r>
      <w:r w:rsidR="00D07CCB">
        <w:t xml:space="preserve">, or </w:t>
      </w:r>
      <w:r w:rsidR="007C0968">
        <w:t xml:space="preserve"> even </w:t>
      </w:r>
      <w:r w:rsidR="00D07CCB">
        <w:t>real estate</w:t>
      </w:r>
      <w:r w:rsidR="00D07CCB">
        <w:fldChar w:fldCharType="begin"/>
      </w:r>
      <w:r w:rsidR="003F52DB">
        <w:instrText xml:space="preserve"> ADDIN ZOTERO_ITEM CSL_CITATION {"citationID":"197aeph4ro","properties":{"formattedCitation":"{\\rtf \\super 28\\nosupersub{}}","plainCitation":"28"},"citationItems":[{"id":4129,"uris":["http://zotero.org/users/70825/items/SFABTBKD"],"uri":["http://zotero.org/users/70825/items/SFABTBKD"],"itemData":{"id":4129,"type":"article-journal","title":"Real estate prices: An international study of seasonality's sentiment effect","container-title":"Journal of Empirical Finance","page":"123-146","volume":"19","issue":"1","source":"ScienceDirect","abstract":"The current study shows that real estate prices in several countries reveal a significant and persistent seasonality, where the highest rates of return are obtained in the spring and early summer, and the lowest rates of return are obtained in the fall. This seasonality is explained by a joint effect of the change in the number of daylight hours and the latitude of the area zone under consideration. Notably, latitude affects real estate prices above and beyond the effect of the change in the number of daylight hours, which by itself is a function of latitude. This joint effect is robust to the two explanations for seasonality given in the literature: the Matching Theory and the Bargaining Power Hypothesis, as well as to several macroeconomic variables. The effect also conforms to the well-known Seasonal Affective Disorder (SAD), which has been found in other studies to affect people's health, their risk attitude, and consequently their risk perception and investment decisions which, in turn, affect asset prices.","DOI":"10.1016/j.jempfin.2011.11.004","ISSN":"0927-5398","shortTitle":"Real estate prices","journalAbbreviation":"Journal of Empirical Finance","author":[{"family":"Kaplanski","given":"Guy"},{"family":"Levy","given":"Haim"}],"issued":{"date-parts":[["2012",1]]},"accessed":{"date-parts":[["2014",6,12]]}}}],"schema":"https://github.com/citation-style-language/schema/raw/master/csl-citation.json"} </w:instrText>
      </w:r>
      <w:r w:rsidR="00D07CCB">
        <w:fldChar w:fldCharType="separate"/>
      </w:r>
      <w:r w:rsidR="003F52DB" w:rsidRPr="003F52DB">
        <w:rPr>
          <w:vertAlign w:val="superscript"/>
        </w:rPr>
        <w:t>28</w:t>
      </w:r>
      <w:r w:rsidR="00D07CCB">
        <w:fldChar w:fldCharType="end"/>
      </w:r>
      <w:r w:rsidR="00BB537E">
        <w:t>.</w:t>
      </w:r>
    </w:p>
    <w:p w14:paraId="1AC316C2" w14:textId="77777777" w:rsidR="00262CD0" w:rsidRDefault="00262CD0" w:rsidP="00EC6DB4"/>
    <w:p w14:paraId="3F3C4E46" w14:textId="4959F2C4" w:rsidR="0028700B" w:rsidRDefault="00BB537E" w:rsidP="00EC6DB4">
      <w:r>
        <w:t xml:space="preserve"> </w:t>
      </w:r>
      <w:commentRangeStart w:id="6"/>
      <w:r w:rsidR="00262CD0">
        <w:t xml:space="preserve">Applications </w:t>
      </w:r>
      <w:commentRangeEnd w:id="6"/>
      <w:r w:rsidR="00262CD0">
        <w:rPr>
          <w:rStyle w:val="CommentReference"/>
          <w:b/>
          <w:bCs/>
        </w:rPr>
        <w:commentReference w:id="6"/>
      </w:r>
    </w:p>
    <w:p w14:paraId="25516087" w14:textId="0C1887A5" w:rsidR="00960940" w:rsidRDefault="00FF3EBE" w:rsidP="00960940">
      <w:pPr>
        <w:pStyle w:val="Heading1"/>
      </w:pPr>
      <w:commentRangeStart w:id="7"/>
      <w:r>
        <w:t xml:space="preserve">Extra </w:t>
      </w:r>
      <w:r w:rsidR="00960940">
        <w:t>Bits</w:t>
      </w:r>
      <w:commentRangeEnd w:id="7"/>
      <w:r>
        <w:rPr>
          <w:rStyle w:val="CommentReference"/>
          <w:rFonts w:eastAsiaTheme="minorEastAsia"/>
          <w:b w:val="0"/>
          <w:bCs w:val="0"/>
        </w:rPr>
        <w:commentReference w:id="7"/>
      </w:r>
    </w:p>
    <w:p w14:paraId="5E5B51ED" w14:textId="41CECA2C" w:rsidR="004853EF" w:rsidRPr="004853EF" w:rsidRDefault="00FF3EBE" w:rsidP="004853EF">
      <w:r>
        <w:t xml:space="preserve">Quintero, </w:t>
      </w:r>
      <w:proofErr w:type="gramStart"/>
      <w:r>
        <w:t>et</w:t>
      </w:r>
      <w:proofErr w:type="gramEnd"/>
      <w:r>
        <w:t xml:space="preserve">. </w:t>
      </w:r>
      <w:proofErr w:type="gramStart"/>
      <w:r>
        <w:t>al</w:t>
      </w:r>
      <w:proofErr w:type="gramEnd"/>
      <w:r>
        <w:t xml:space="preserve">, recently evaluated the use of MODCF in a test of the “Asynchrony of Seasons Hypothesis” which suggests that seasonal differences in climate-derived food availability could lead to asynchronous breeding seasons and gene flow barriers. The study was conducted using genetic data from ~1600 individuals of 74 species of bird from locations around North and South America. </w:t>
      </w:r>
      <w:proofErr w:type="spellStart"/>
      <w:r>
        <w:t>WorldClim</w:t>
      </w:r>
      <w:proofErr w:type="spellEnd"/>
      <w:r>
        <w:t xml:space="preserve"> monthly precipitation</w:t>
      </w:r>
      <w:r>
        <w:fldChar w:fldCharType="begin"/>
      </w:r>
      <w:r>
        <w:instrText xml:space="preserve"> ADDIN ZOTERO_ITEM CSL_CITATION {"citationID":"CdWyPWTT","properties":{"formattedCitation":"{\\rtf \\super 24\\nosupersub{}}","plainCitation":"24"},"citationItems":[{"id":658,"uris":["http://zotero.org/users/70825/items/55T5ADQV"],"uri":["http://zotero.org/users/70825/items/55T5ADQV"],"itemData":{"id":658,"type":"article-journal","title":"Very high resolution interpolated climate surfaces for global land areas","container-title":"International Journal of Climatology","page":"1965--1978","volume":"25","issue":"15","author":[{"family":"Hijmans","given":"R J"},{"family":"Cameron","given":"S E"},{"family":"Parra","given":"J L"},{"family":"Jones","given":"P G"},{"family":"Jarvis","given":"A."},{"family":"Others","given":""}],"issued":{"date-parts":[["2005"]]}}}],"schema":"https://github.com/citation-style-language/schema/raw/master/csl-citation.json"} </w:instrText>
      </w:r>
      <w:r>
        <w:fldChar w:fldCharType="separate"/>
      </w:r>
      <w:r w:rsidRPr="003D6576">
        <w:rPr>
          <w:vertAlign w:val="superscript"/>
        </w:rPr>
        <w:t>24</w:t>
      </w:r>
      <w:r>
        <w:fldChar w:fldCharType="end"/>
      </w:r>
      <w:r>
        <w:t xml:space="preserve"> and the MODCF cloud climatologies were both evaluated as proxies for the seasonality of food availability and MODCF improved model performance.  </w:t>
      </w:r>
    </w:p>
    <w:p w14:paraId="23EDBFA1" w14:textId="647442FE" w:rsidR="00960940" w:rsidRDefault="00960940" w:rsidP="00960940">
      <w:r>
        <w:t>Furthermore, cloud frequency</w:t>
      </w:r>
      <w:r w:rsidRPr="00BF4D95">
        <w:t xml:space="preserve"> can be </w:t>
      </w:r>
      <w:r>
        <w:t>a better predictor</w:t>
      </w:r>
      <w:r w:rsidRPr="00BF4D95">
        <w:t xml:space="preserve"> than interpolated precipitation for plant distributions</w:t>
      </w:r>
      <w:r>
        <w:fldChar w:fldCharType="begin"/>
      </w:r>
      <w:r w:rsidR="003F52DB">
        <w:instrText xml:space="preserve"> ADDIN ZOTERO_ITEM CSL_CITATION {"citationID":"27muh9n514","properties":{"formattedCitation":"{\\rtf \\super 29\\nosupersub{}}","plainCitation":"29"},"citationItems":[{"id":3615,"uris":["http://zotero.org/users/70825/items/S3IWHPIN"],"uri":["http://zotero.org/users/70825/items/S3IWHPIN"],"itemData":{"id":3615,"type":"article-journal","title":"Cloud frequency correlates to plant species composition in the high Andes of Ecuador","container-title":"Basic and Applied Ecology","page":"504-513","volume":"9","issue":"5","source":"ScienceDirect","abstract":"Two data sets representing atmospheric moisture are available for the high Andes of Ecuador, (i) cloud frequency obtained from weather satellites, and (ii) interpolated rainfall estimates obtained from global climate observations. We analyzed their correlation to vascular plant species composition at 18 Ecuadorian superpáramo study sites. Of particular interest was whether cloud frequency could be used as a proxy for precipitation. Cloud frequency had distinct seasonal and spatial variation among the sites. The spatial gradient of cloudiness was strongest during June–August and weakest around the equinoctials. Interpolated rainfall estimates also showed seasonal and spatial variation among the sites, but there was no correlation between them and cloudiness. Cloud frequency during June–August was the only significant variable in the canonical correspondence analysis (CCA) of the species composition, whereas rainfall estimates, geology, presence of glaciers, and size and altitudinal range of the superpáramos were not significant. When the spatial components were filtered out from the species composition data by employing partial CCA, cloud frequency during December–February became the only significant variable. Our results suggest that cloud frequency data may be a useful tool in mountain ecology research, serving as an indicator of habitat humidity when exact precipitation data are lacking.","DOI":"10.1016/j.baae.2007.09.007","ISSN":"1439-1791","journalAbbreviation":"Basic and Applied Ecology","author":[{"family":"Sklenář","given":"Petr"},{"family":"Bendix","given":"Jörg"},{"family":"Balslev","given":"Henrik"}],"issued":{"date-parts":[["2008",8,10]]},"accessed":{"date-parts":[["2013",4,3]]}}}],"schema":"https://github.com/citation-style-language/schema/raw/master/csl-citation.json"} </w:instrText>
      </w:r>
      <w:r>
        <w:fldChar w:fldCharType="separate"/>
      </w:r>
      <w:r w:rsidR="003F52DB" w:rsidRPr="003F52DB">
        <w:rPr>
          <w:vertAlign w:val="superscript"/>
        </w:rPr>
        <w:t>29</w:t>
      </w:r>
      <w:r>
        <w:fldChar w:fldCharType="end"/>
      </w:r>
      <w:r w:rsidRPr="00BF4D95">
        <w:t>.</w:t>
      </w:r>
      <w:r>
        <w:t xml:space="preserve">  Additionally, c</w:t>
      </w:r>
      <w:r w:rsidRPr="00BF4D95">
        <w:t xml:space="preserve">hanges in cloud patterns (including, but beyond changes in </w:t>
      </w:r>
      <w:r>
        <w:t>precipitation</w:t>
      </w:r>
      <w:r w:rsidRPr="00BF4D95">
        <w:t>) have multi-fold consequences for biodiversity and ecosystems</w:t>
      </w:r>
      <w:r>
        <w:t xml:space="preserve"> and</w:t>
      </w:r>
      <w:r w:rsidRPr="00BF4D95">
        <w:t xml:space="preserve"> </w:t>
      </w:r>
      <w:r>
        <w:t xml:space="preserve">thus </w:t>
      </w:r>
      <w:r w:rsidRPr="00BF4D95">
        <w:t>require fine-grain understanding and monitoring</w:t>
      </w:r>
      <w:r>
        <w:fldChar w:fldCharType="begin"/>
      </w:r>
      <w:r>
        <w:instrText xml:space="preserve"> ADDIN ZOTERO_ITEM CSL_CITATION {"citationID":"1c805aksku","properties":{"formattedCitation":"{\\rtf \\super 4\\nosupersub{}}","plainCitation":"4"},"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fldChar w:fldCharType="separate"/>
      </w:r>
      <w:r w:rsidRPr="00CC6A56">
        <w:rPr>
          <w:vertAlign w:val="superscript"/>
        </w:rPr>
        <w:t>4</w:t>
      </w:r>
      <w:r>
        <w:fldChar w:fldCharType="end"/>
      </w:r>
      <w:r>
        <w:t xml:space="preserve">. </w:t>
      </w:r>
    </w:p>
    <w:p w14:paraId="72DD463F" w14:textId="77777777" w:rsidR="00960940" w:rsidRDefault="00960940" w:rsidP="00960940">
      <w:r>
        <w:t xml:space="preserve">Cloud frequency is a vitally important </w:t>
      </w:r>
      <w:r w:rsidRPr="00BF4D95">
        <w:t>integrative predictor</w:t>
      </w:r>
      <w:r>
        <w:t xml:space="preserve"> in </w:t>
      </w:r>
      <w:proofErr w:type="spellStart"/>
      <w:r>
        <w:t>biogeographical</w:t>
      </w:r>
      <w:proofErr w:type="spellEnd"/>
      <w:r>
        <w:t xml:space="preserve"> processes, but there are no globally available, high-quality, high-resolution, cloud frequency data sets.   </w:t>
      </w:r>
    </w:p>
    <w:p w14:paraId="3DF0EBD1" w14:textId="77777777" w:rsidR="00960940" w:rsidRPr="00125F99" w:rsidRDefault="00960940" w:rsidP="00EC6DB4"/>
    <w:p w14:paraId="097609C7" w14:textId="77777777" w:rsidR="00A86C15" w:rsidRPr="00BF4D95" w:rsidRDefault="00A86C15" w:rsidP="00EC6DB4">
      <w:pPr>
        <w:pStyle w:val="Heading1"/>
      </w:pPr>
      <w:r w:rsidRPr="00BF4D95">
        <w:t>References</w:t>
      </w:r>
    </w:p>
    <w:p w14:paraId="61B25D04" w14:textId="77777777" w:rsidR="00981BB1" w:rsidRPr="00981BB1" w:rsidRDefault="005C6C2F" w:rsidP="00981BB1">
      <w:pPr>
        <w:pStyle w:val="Bibliography"/>
        <w:spacing w:line="240" w:lineRule="auto"/>
      </w:pPr>
      <w:r>
        <w:rPr>
          <w:b/>
          <w:bCs/>
          <w:szCs w:val="18"/>
        </w:rPr>
        <w:fldChar w:fldCharType="begin"/>
      </w:r>
      <w:r w:rsidR="00981BB1">
        <w:rPr>
          <w:b/>
          <w:bCs/>
          <w:szCs w:val="18"/>
        </w:rPr>
        <w:instrText xml:space="preserve"> ADDIN ZOTERO_BIBL {"custom":[]} CSL_BIBLIOGRAPHY </w:instrText>
      </w:r>
      <w:r>
        <w:rPr>
          <w:b/>
          <w:bCs/>
          <w:szCs w:val="18"/>
        </w:rPr>
        <w:fldChar w:fldCharType="separate"/>
      </w:r>
      <w:r w:rsidR="00981BB1" w:rsidRPr="00981BB1">
        <w:t>1.</w:t>
      </w:r>
      <w:r w:rsidR="00981BB1" w:rsidRPr="00981BB1">
        <w:tab/>
        <w:t xml:space="preserve">Stephens, G. L. &amp; </w:t>
      </w:r>
      <w:proofErr w:type="spellStart"/>
      <w:r w:rsidR="00981BB1" w:rsidRPr="00981BB1">
        <w:t>Kummerow</w:t>
      </w:r>
      <w:proofErr w:type="spellEnd"/>
      <w:r w:rsidR="00981BB1" w:rsidRPr="00981BB1">
        <w:t xml:space="preserve">, C. D. The remote sensing of clouds and precipitation from space: A review. </w:t>
      </w:r>
      <w:r w:rsidR="00981BB1" w:rsidRPr="00981BB1">
        <w:rPr>
          <w:i/>
          <w:iCs/>
        </w:rPr>
        <w:t>Journal of the Atmospheric Sciences</w:t>
      </w:r>
      <w:r w:rsidR="00981BB1" w:rsidRPr="00981BB1">
        <w:t xml:space="preserve"> </w:t>
      </w:r>
      <w:r w:rsidR="00981BB1" w:rsidRPr="00981BB1">
        <w:rPr>
          <w:b/>
          <w:bCs/>
        </w:rPr>
        <w:t>64,</w:t>
      </w:r>
      <w:r w:rsidR="00981BB1" w:rsidRPr="00981BB1">
        <w:t xml:space="preserve"> 3742–3765 (2007).</w:t>
      </w:r>
    </w:p>
    <w:p w14:paraId="12A75732" w14:textId="77777777" w:rsidR="00981BB1" w:rsidRPr="00981BB1" w:rsidRDefault="00981BB1" w:rsidP="00981BB1">
      <w:pPr>
        <w:pStyle w:val="Bibliography"/>
        <w:spacing w:line="240" w:lineRule="auto"/>
      </w:pPr>
      <w:r w:rsidRPr="00981BB1">
        <w:t>2.</w:t>
      </w:r>
      <w:r w:rsidRPr="00981BB1">
        <w:tab/>
        <w:t xml:space="preserve">Fischer, D. T., Still, C. J. &amp; Williams, A. P. Significance of summer fog and overcast for drought stress and ecological functioning of coastal California endemic plant species. </w:t>
      </w:r>
      <w:r w:rsidRPr="00981BB1">
        <w:rPr>
          <w:i/>
          <w:iCs/>
        </w:rPr>
        <w:t>Journal of Biogeography</w:t>
      </w:r>
      <w:r w:rsidRPr="00981BB1">
        <w:t xml:space="preserve"> </w:t>
      </w:r>
      <w:r w:rsidRPr="00981BB1">
        <w:rPr>
          <w:b/>
          <w:bCs/>
        </w:rPr>
        <w:t>36,</w:t>
      </w:r>
      <w:r w:rsidRPr="00981BB1">
        <w:t xml:space="preserve"> 783–799 (2009).</w:t>
      </w:r>
    </w:p>
    <w:p w14:paraId="38C8CC7E" w14:textId="77777777" w:rsidR="00981BB1" w:rsidRPr="00981BB1" w:rsidRDefault="00981BB1" w:rsidP="00981BB1">
      <w:pPr>
        <w:pStyle w:val="Bibliography"/>
        <w:spacing w:line="240" w:lineRule="auto"/>
      </w:pPr>
      <w:r w:rsidRPr="00981BB1">
        <w:t>3.</w:t>
      </w:r>
      <w:r w:rsidRPr="00981BB1">
        <w:tab/>
        <w:t xml:space="preserve">Graham, E. A., </w:t>
      </w:r>
      <w:proofErr w:type="spellStart"/>
      <w:r w:rsidRPr="00981BB1">
        <w:t>Mulkey</w:t>
      </w:r>
      <w:proofErr w:type="spellEnd"/>
      <w:r w:rsidRPr="00981BB1">
        <w:t xml:space="preserve">, S. S., </w:t>
      </w:r>
      <w:proofErr w:type="spellStart"/>
      <w:r w:rsidRPr="00981BB1">
        <w:t>Kitajima</w:t>
      </w:r>
      <w:proofErr w:type="spellEnd"/>
      <w:r w:rsidRPr="00981BB1">
        <w:t xml:space="preserve">, K., Phillips, N. G. &amp; Wright, S. J. Cloud cover limits net CO2 uptake and growth of a rainforest tree during tropical rainy seasons. </w:t>
      </w:r>
      <w:r w:rsidRPr="00981BB1">
        <w:rPr>
          <w:i/>
          <w:iCs/>
        </w:rPr>
        <w:t>PNAS</w:t>
      </w:r>
      <w:r w:rsidRPr="00981BB1">
        <w:t xml:space="preserve"> </w:t>
      </w:r>
      <w:r w:rsidRPr="00981BB1">
        <w:rPr>
          <w:b/>
          <w:bCs/>
        </w:rPr>
        <w:t>100,</w:t>
      </w:r>
      <w:r w:rsidRPr="00981BB1">
        <w:t xml:space="preserve"> 572–576 (2003).</w:t>
      </w:r>
    </w:p>
    <w:p w14:paraId="0A59C183" w14:textId="77777777" w:rsidR="00981BB1" w:rsidRPr="00981BB1" w:rsidRDefault="00981BB1" w:rsidP="00981BB1">
      <w:pPr>
        <w:pStyle w:val="Bibliography"/>
        <w:spacing w:line="240" w:lineRule="auto"/>
      </w:pPr>
      <w:r w:rsidRPr="00981BB1">
        <w:t>4.</w:t>
      </w:r>
      <w:r w:rsidRPr="00981BB1">
        <w:tab/>
        <w:t xml:space="preserve">Hare, K. M. &amp; Cree, A. Exploring the consequences of climate-induced changes in cloud cover on offspring of a cool-temperate viviparous lizard. </w:t>
      </w:r>
      <w:r w:rsidRPr="00981BB1">
        <w:rPr>
          <w:i/>
          <w:iCs/>
        </w:rPr>
        <w:t xml:space="preserve">Biological Journal of the </w:t>
      </w:r>
      <w:proofErr w:type="spellStart"/>
      <w:r w:rsidRPr="00981BB1">
        <w:rPr>
          <w:i/>
          <w:iCs/>
        </w:rPr>
        <w:t>Linnean</w:t>
      </w:r>
      <w:proofErr w:type="spellEnd"/>
      <w:r w:rsidRPr="00981BB1">
        <w:rPr>
          <w:i/>
          <w:iCs/>
        </w:rPr>
        <w:t xml:space="preserve"> Society</w:t>
      </w:r>
      <w:r w:rsidRPr="00981BB1">
        <w:t xml:space="preserve"> </w:t>
      </w:r>
      <w:r w:rsidRPr="00981BB1">
        <w:rPr>
          <w:b/>
          <w:bCs/>
        </w:rPr>
        <w:t>101,</w:t>
      </w:r>
      <w:r w:rsidRPr="00981BB1">
        <w:t xml:space="preserve"> 844–851 (2010).</w:t>
      </w:r>
    </w:p>
    <w:p w14:paraId="306179DC" w14:textId="77777777" w:rsidR="00981BB1" w:rsidRPr="00981BB1" w:rsidRDefault="00981BB1" w:rsidP="00981BB1">
      <w:pPr>
        <w:pStyle w:val="Bibliography"/>
        <w:spacing w:line="240" w:lineRule="auto"/>
      </w:pPr>
      <w:r w:rsidRPr="00981BB1">
        <w:t>5.</w:t>
      </w:r>
      <w:r w:rsidRPr="00981BB1">
        <w:tab/>
        <w:t xml:space="preserve">Clench, H. K. Behavioral Thermoregulation in Butterflies. </w:t>
      </w:r>
      <w:r w:rsidRPr="00981BB1">
        <w:rPr>
          <w:i/>
          <w:iCs/>
        </w:rPr>
        <w:t>Ecology</w:t>
      </w:r>
      <w:r w:rsidRPr="00981BB1">
        <w:t xml:space="preserve"> </w:t>
      </w:r>
      <w:r w:rsidRPr="00981BB1">
        <w:rPr>
          <w:b/>
          <w:bCs/>
        </w:rPr>
        <w:t>47,</w:t>
      </w:r>
      <w:r w:rsidRPr="00981BB1">
        <w:t xml:space="preserve"> 1021–1034 (1966).</w:t>
      </w:r>
    </w:p>
    <w:p w14:paraId="268CBA66" w14:textId="77777777" w:rsidR="00981BB1" w:rsidRPr="00981BB1" w:rsidRDefault="00981BB1" w:rsidP="00981BB1">
      <w:pPr>
        <w:pStyle w:val="Bibliography"/>
        <w:spacing w:line="240" w:lineRule="auto"/>
      </w:pPr>
      <w:r w:rsidRPr="00981BB1">
        <w:t>6.</w:t>
      </w:r>
      <w:r w:rsidRPr="00981BB1">
        <w:tab/>
        <w:t xml:space="preserve">Grubb, T. C., Jr. Weather-Dependent Foraging Behavior of Some Birds Wintering in </w:t>
      </w:r>
      <w:proofErr w:type="gramStart"/>
      <w:r w:rsidRPr="00981BB1">
        <w:t>a Deciduous</w:t>
      </w:r>
      <w:proofErr w:type="gramEnd"/>
      <w:r w:rsidRPr="00981BB1">
        <w:t xml:space="preserve"> Woodland: Horizontal Adjustments. </w:t>
      </w:r>
      <w:proofErr w:type="gramStart"/>
      <w:r w:rsidRPr="00981BB1">
        <w:rPr>
          <w:i/>
          <w:iCs/>
        </w:rPr>
        <w:t>The Condor</w:t>
      </w:r>
      <w:r w:rsidRPr="00981BB1">
        <w:t xml:space="preserve"> </w:t>
      </w:r>
      <w:r w:rsidRPr="00981BB1">
        <w:rPr>
          <w:b/>
          <w:bCs/>
        </w:rPr>
        <w:t>79,</w:t>
      </w:r>
      <w:r w:rsidRPr="00981BB1">
        <w:t xml:space="preserve"> 271–274 (1977).</w:t>
      </w:r>
      <w:proofErr w:type="gramEnd"/>
    </w:p>
    <w:p w14:paraId="7FD7ADD9" w14:textId="77777777" w:rsidR="00981BB1" w:rsidRPr="00981BB1" w:rsidRDefault="00981BB1" w:rsidP="00981BB1">
      <w:pPr>
        <w:pStyle w:val="Bibliography"/>
        <w:spacing w:line="240" w:lineRule="auto"/>
      </w:pPr>
      <w:r w:rsidRPr="00981BB1">
        <w:t>7.</w:t>
      </w:r>
      <w:r w:rsidRPr="00981BB1">
        <w:tab/>
      </w:r>
      <w:proofErr w:type="spellStart"/>
      <w:r w:rsidRPr="00981BB1">
        <w:t>Houze</w:t>
      </w:r>
      <w:proofErr w:type="spellEnd"/>
      <w:r w:rsidRPr="00981BB1">
        <w:t xml:space="preserve">, R. A. Orographic effects on precipitating clouds. </w:t>
      </w:r>
      <w:proofErr w:type="gramStart"/>
      <w:r w:rsidRPr="00981BB1">
        <w:rPr>
          <w:i/>
          <w:iCs/>
        </w:rPr>
        <w:t>Reviews of Geophysics</w:t>
      </w:r>
      <w:r w:rsidRPr="00981BB1">
        <w:t xml:space="preserve"> </w:t>
      </w:r>
      <w:r w:rsidRPr="00981BB1">
        <w:rPr>
          <w:b/>
          <w:bCs/>
        </w:rPr>
        <w:t>50,</w:t>
      </w:r>
      <w:r w:rsidRPr="00981BB1">
        <w:t xml:space="preserve"> (2012).</w:t>
      </w:r>
      <w:proofErr w:type="gramEnd"/>
    </w:p>
    <w:p w14:paraId="10355306" w14:textId="77777777" w:rsidR="00981BB1" w:rsidRPr="00981BB1" w:rsidRDefault="00981BB1" w:rsidP="00981BB1">
      <w:pPr>
        <w:pStyle w:val="Bibliography"/>
        <w:spacing w:line="240" w:lineRule="auto"/>
      </w:pPr>
      <w:r w:rsidRPr="00981BB1">
        <w:t>8.</w:t>
      </w:r>
      <w:r w:rsidRPr="00981BB1">
        <w:tab/>
        <w:t xml:space="preserve">Wang, J. </w:t>
      </w:r>
      <w:r w:rsidRPr="00981BB1">
        <w:rPr>
          <w:i/>
          <w:iCs/>
        </w:rPr>
        <w:t>et al.</w:t>
      </w:r>
      <w:r w:rsidRPr="00981BB1">
        <w:t xml:space="preserve"> Impact of deforestation in the Amazon basin on cloud climatology. </w:t>
      </w:r>
      <w:r w:rsidRPr="00981BB1">
        <w:rPr>
          <w:i/>
          <w:iCs/>
        </w:rPr>
        <w:t>PNAS</w:t>
      </w:r>
      <w:r w:rsidRPr="00981BB1">
        <w:t xml:space="preserve"> </w:t>
      </w:r>
      <w:r w:rsidRPr="00981BB1">
        <w:rPr>
          <w:b/>
          <w:bCs/>
        </w:rPr>
        <w:t>106,</w:t>
      </w:r>
      <w:r w:rsidRPr="00981BB1">
        <w:t xml:space="preserve"> 3670–3674 (2009).</w:t>
      </w:r>
    </w:p>
    <w:p w14:paraId="68BEC3F3" w14:textId="77777777" w:rsidR="00981BB1" w:rsidRPr="00981BB1" w:rsidRDefault="00981BB1" w:rsidP="00981BB1">
      <w:pPr>
        <w:pStyle w:val="Bibliography"/>
        <w:spacing w:line="240" w:lineRule="auto"/>
      </w:pPr>
      <w:r w:rsidRPr="00981BB1">
        <w:t>9.</w:t>
      </w:r>
      <w:r w:rsidRPr="00981BB1">
        <w:tab/>
      </w:r>
      <w:proofErr w:type="spellStart"/>
      <w:r w:rsidRPr="00981BB1">
        <w:t>Ledo</w:t>
      </w:r>
      <w:proofErr w:type="spellEnd"/>
      <w:r w:rsidRPr="00981BB1">
        <w:t xml:space="preserve">, A., </w:t>
      </w:r>
      <w:proofErr w:type="spellStart"/>
      <w:r w:rsidRPr="00981BB1">
        <w:t>Burslem</w:t>
      </w:r>
      <w:proofErr w:type="spellEnd"/>
      <w:r w:rsidRPr="00981BB1">
        <w:t xml:space="preserve">, D. F. R. P., </w:t>
      </w:r>
      <w:proofErr w:type="spellStart"/>
      <w:r w:rsidRPr="00981BB1">
        <w:t>Condés</w:t>
      </w:r>
      <w:proofErr w:type="spellEnd"/>
      <w:r w:rsidRPr="00981BB1">
        <w:t xml:space="preserve">, S. &amp; Montes, F. Micro-scale habitat associations of woody plants in a </w:t>
      </w:r>
      <w:proofErr w:type="spellStart"/>
      <w:r w:rsidRPr="00981BB1">
        <w:t>neotropical</w:t>
      </w:r>
      <w:proofErr w:type="spellEnd"/>
      <w:r w:rsidRPr="00981BB1">
        <w:t xml:space="preserve"> cloud forest. </w:t>
      </w:r>
      <w:r w:rsidRPr="00981BB1">
        <w:rPr>
          <w:i/>
          <w:iCs/>
        </w:rPr>
        <w:t>Journal of Vegetation Science</w:t>
      </w:r>
      <w:r w:rsidRPr="00981BB1">
        <w:t xml:space="preserve"> </w:t>
      </w:r>
      <w:proofErr w:type="gramStart"/>
      <w:r w:rsidRPr="00981BB1">
        <w:t>n/a</w:t>
      </w:r>
      <w:proofErr w:type="gramEnd"/>
      <w:r w:rsidRPr="00981BB1">
        <w:t xml:space="preserve">–n/a (2012). </w:t>
      </w:r>
      <w:proofErr w:type="gramStart"/>
      <w:r w:rsidRPr="00981BB1">
        <w:t>doi:10.1111</w:t>
      </w:r>
      <w:proofErr w:type="gramEnd"/>
      <w:r w:rsidRPr="00981BB1">
        <w:t>/jvs.12023</w:t>
      </w:r>
    </w:p>
    <w:p w14:paraId="79703902" w14:textId="77777777" w:rsidR="00981BB1" w:rsidRPr="00981BB1" w:rsidRDefault="00981BB1" w:rsidP="00981BB1">
      <w:pPr>
        <w:pStyle w:val="Bibliography"/>
        <w:spacing w:line="240" w:lineRule="auto"/>
      </w:pPr>
      <w:r w:rsidRPr="00981BB1">
        <w:t>10.</w:t>
      </w:r>
      <w:r w:rsidRPr="00981BB1">
        <w:tab/>
        <w:t xml:space="preserve">Potter, K. A., Arthur Woods, H. &amp; </w:t>
      </w:r>
      <w:proofErr w:type="spellStart"/>
      <w:r w:rsidRPr="00981BB1">
        <w:t>Pincebourde</w:t>
      </w:r>
      <w:proofErr w:type="spellEnd"/>
      <w:r w:rsidRPr="00981BB1">
        <w:t xml:space="preserve">, S. Microclimatic challenges in global change biology. </w:t>
      </w:r>
      <w:r w:rsidRPr="00981BB1">
        <w:rPr>
          <w:i/>
          <w:iCs/>
        </w:rPr>
        <w:t>Global Change Biology</w:t>
      </w:r>
      <w:r w:rsidRPr="00981BB1">
        <w:t xml:space="preserve"> </w:t>
      </w:r>
      <w:r w:rsidRPr="00981BB1">
        <w:rPr>
          <w:b/>
          <w:bCs/>
        </w:rPr>
        <w:t>19,</w:t>
      </w:r>
      <w:r w:rsidRPr="00981BB1">
        <w:t xml:space="preserve"> 2932–2939 (2013).</w:t>
      </w:r>
    </w:p>
    <w:p w14:paraId="61480BF8" w14:textId="77777777" w:rsidR="00981BB1" w:rsidRPr="00981BB1" w:rsidRDefault="00981BB1" w:rsidP="00981BB1">
      <w:pPr>
        <w:pStyle w:val="Bibliography"/>
        <w:spacing w:line="240" w:lineRule="auto"/>
      </w:pPr>
      <w:r w:rsidRPr="00981BB1">
        <w:t>11.</w:t>
      </w:r>
      <w:r w:rsidRPr="00981BB1">
        <w:tab/>
        <w:t xml:space="preserve">Goldsmith, G. R., </w:t>
      </w:r>
      <w:proofErr w:type="spellStart"/>
      <w:r w:rsidRPr="00981BB1">
        <w:t>Matzke</w:t>
      </w:r>
      <w:proofErr w:type="spellEnd"/>
      <w:r w:rsidRPr="00981BB1">
        <w:t xml:space="preserve">, N. J. &amp; Dawson, T. E. The incidence and implications of clouds for cloud forest plant water relations. </w:t>
      </w:r>
      <w:r w:rsidRPr="00981BB1">
        <w:rPr>
          <w:i/>
          <w:iCs/>
        </w:rPr>
        <w:t>Ecology Letters</w:t>
      </w:r>
      <w:r w:rsidRPr="00981BB1">
        <w:t xml:space="preserve"> </w:t>
      </w:r>
      <w:r w:rsidRPr="00981BB1">
        <w:rPr>
          <w:b/>
          <w:bCs/>
        </w:rPr>
        <w:t>16,</w:t>
      </w:r>
      <w:r w:rsidRPr="00981BB1">
        <w:t xml:space="preserve"> 307–314 (2013).</w:t>
      </w:r>
    </w:p>
    <w:p w14:paraId="240007E1" w14:textId="77777777" w:rsidR="00981BB1" w:rsidRPr="00981BB1" w:rsidRDefault="00981BB1" w:rsidP="00981BB1">
      <w:pPr>
        <w:pStyle w:val="Bibliography"/>
        <w:spacing w:line="240" w:lineRule="auto"/>
      </w:pPr>
      <w:r w:rsidRPr="00981BB1">
        <w:t>12.</w:t>
      </w:r>
      <w:r w:rsidRPr="00981BB1">
        <w:tab/>
      </w:r>
      <w:proofErr w:type="spellStart"/>
      <w:r w:rsidRPr="00981BB1">
        <w:t>Stubenrauch</w:t>
      </w:r>
      <w:proofErr w:type="spellEnd"/>
      <w:r w:rsidRPr="00981BB1">
        <w:t>, C</w:t>
      </w:r>
      <w:proofErr w:type="gramStart"/>
      <w:r w:rsidRPr="00981BB1">
        <w:t>. .</w:t>
      </w:r>
      <w:proofErr w:type="gramEnd"/>
      <w:r w:rsidRPr="00981BB1">
        <w:t xml:space="preserve"> J. </w:t>
      </w:r>
      <w:proofErr w:type="gramStart"/>
      <w:r w:rsidRPr="00981BB1">
        <w:rPr>
          <w:i/>
          <w:iCs/>
        </w:rPr>
        <w:t>et</w:t>
      </w:r>
      <w:proofErr w:type="gramEnd"/>
      <w:r w:rsidRPr="00981BB1">
        <w:rPr>
          <w:i/>
          <w:iCs/>
        </w:rPr>
        <w:t xml:space="preserve"> al.</w:t>
      </w:r>
      <w:r w:rsidRPr="00981BB1">
        <w:t xml:space="preserve"> Assessment of global cloud datasets from satellites: Project and database initiated by the GEWEX Radiation Panel. </w:t>
      </w:r>
      <w:proofErr w:type="gramStart"/>
      <w:r w:rsidRPr="00981BB1">
        <w:rPr>
          <w:i/>
          <w:iCs/>
        </w:rPr>
        <w:t>Bulletin of the American Meteorological Society</w:t>
      </w:r>
      <w:r w:rsidRPr="00981BB1">
        <w:t xml:space="preserve"> 130117123745009 (2013).</w:t>
      </w:r>
      <w:proofErr w:type="gramEnd"/>
      <w:r w:rsidRPr="00981BB1">
        <w:t xml:space="preserve"> </w:t>
      </w:r>
      <w:proofErr w:type="gramStart"/>
      <w:r w:rsidRPr="00981BB1">
        <w:t>doi:10.1175</w:t>
      </w:r>
      <w:proofErr w:type="gramEnd"/>
      <w:r w:rsidRPr="00981BB1">
        <w:t>/BAMS-D-12-00117</w:t>
      </w:r>
    </w:p>
    <w:p w14:paraId="303B13F6" w14:textId="77777777" w:rsidR="00981BB1" w:rsidRPr="00981BB1" w:rsidRDefault="00981BB1" w:rsidP="00981BB1">
      <w:pPr>
        <w:pStyle w:val="Bibliography"/>
        <w:spacing w:line="240" w:lineRule="auto"/>
      </w:pPr>
      <w:r w:rsidRPr="00981BB1">
        <w:t>13.</w:t>
      </w:r>
      <w:r w:rsidRPr="00981BB1">
        <w:tab/>
        <w:t xml:space="preserve">Wylie, D., Jackson, D. L., </w:t>
      </w:r>
      <w:proofErr w:type="spellStart"/>
      <w:r w:rsidRPr="00981BB1">
        <w:t>Menzel</w:t>
      </w:r>
      <w:proofErr w:type="spellEnd"/>
      <w:r w:rsidRPr="00981BB1">
        <w:t xml:space="preserve">, W. P. &amp; Bates, J. J. Trends in global cloud </w:t>
      </w:r>
      <w:proofErr w:type="gramStart"/>
      <w:r w:rsidRPr="00981BB1">
        <w:t>cover</w:t>
      </w:r>
      <w:proofErr w:type="gramEnd"/>
      <w:r w:rsidRPr="00981BB1">
        <w:t xml:space="preserve"> in two decades of HIRS observations. </w:t>
      </w:r>
      <w:proofErr w:type="gramStart"/>
      <w:r w:rsidRPr="00981BB1">
        <w:rPr>
          <w:i/>
          <w:iCs/>
        </w:rPr>
        <w:t>Journal of climate</w:t>
      </w:r>
      <w:r w:rsidRPr="00981BB1">
        <w:t xml:space="preserve"> </w:t>
      </w:r>
      <w:r w:rsidRPr="00981BB1">
        <w:rPr>
          <w:b/>
          <w:bCs/>
        </w:rPr>
        <w:t>18,</w:t>
      </w:r>
      <w:r w:rsidRPr="00981BB1">
        <w:t xml:space="preserve"> 3021–3031 (2005).</w:t>
      </w:r>
      <w:proofErr w:type="gramEnd"/>
    </w:p>
    <w:p w14:paraId="65799A4F" w14:textId="77777777" w:rsidR="00981BB1" w:rsidRPr="00981BB1" w:rsidRDefault="00981BB1" w:rsidP="00981BB1">
      <w:pPr>
        <w:pStyle w:val="Bibliography"/>
        <w:spacing w:line="240" w:lineRule="auto"/>
      </w:pPr>
      <w:r w:rsidRPr="00981BB1">
        <w:t>14.</w:t>
      </w:r>
      <w:r w:rsidRPr="00981BB1">
        <w:tab/>
      </w:r>
      <w:proofErr w:type="spellStart"/>
      <w:r w:rsidRPr="00981BB1">
        <w:t>Pavolonis</w:t>
      </w:r>
      <w:proofErr w:type="spellEnd"/>
      <w:r w:rsidRPr="00981BB1">
        <w:t xml:space="preserve">, M. J., </w:t>
      </w:r>
      <w:proofErr w:type="spellStart"/>
      <w:r w:rsidRPr="00981BB1">
        <w:t>Heidinger</w:t>
      </w:r>
      <w:proofErr w:type="spellEnd"/>
      <w:r w:rsidRPr="00981BB1">
        <w:t xml:space="preserve">, A. K. &amp; </w:t>
      </w:r>
      <w:proofErr w:type="spellStart"/>
      <w:r w:rsidRPr="00981BB1">
        <w:t>Uttal</w:t>
      </w:r>
      <w:proofErr w:type="spellEnd"/>
      <w:r w:rsidRPr="00981BB1">
        <w:t xml:space="preserve">, T. Daytime global cloud typing from AVHRR and VIIRS: Algorithm description, validation, and comparisons. </w:t>
      </w:r>
      <w:r w:rsidRPr="00981BB1">
        <w:rPr>
          <w:i/>
          <w:iCs/>
        </w:rPr>
        <w:t>Journal of Applied Meteorology</w:t>
      </w:r>
      <w:r w:rsidRPr="00981BB1">
        <w:t xml:space="preserve"> </w:t>
      </w:r>
      <w:r w:rsidRPr="00981BB1">
        <w:rPr>
          <w:b/>
          <w:bCs/>
        </w:rPr>
        <w:t>44,</w:t>
      </w:r>
      <w:r w:rsidRPr="00981BB1">
        <w:t xml:space="preserve"> 804–826 (2005).</w:t>
      </w:r>
    </w:p>
    <w:p w14:paraId="0521AFA8" w14:textId="77777777" w:rsidR="00981BB1" w:rsidRPr="00981BB1" w:rsidRDefault="00981BB1" w:rsidP="00981BB1">
      <w:pPr>
        <w:pStyle w:val="Bibliography"/>
        <w:spacing w:line="240" w:lineRule="auto"/>
      </w:pPr>
      <w:r w:rsidRPr="00981BB1">
        <w:t>15.</w:t>
      </w:r>
      <w:r w:rsidRPr="00981BB1">
        <w:tab/>
        <w:t xml:space="preserve">Allard, J. &amp; Carleton, A. </w:t>
      </w:r>
      <w:proofErr w:type="spellStart"/>
      <w:r w:rsidRPr="00981BB1">
        <w:t>Mesoscale</w:t>
      </w:r>
      <w:proofErr w:type="spellEnd"/>
      <w:r w:rsidRPr="00981BB1">
        <w:t xml:space="preserve"> Associations Between Midwest Land Surface Properties and Convective Cloud Development in the Warm Season. </w:t>
      </w:r>
      <w:proofErr w:type="gramStart"/>
      <w:r w:rsidRPr="00981BB1">
        <w:rPr>
          <w:i/>
          <w:iCs/>
        </w:rPr>
        <w:t>Physical Geography</w:t>
      </w:r>
      <w:r w:rsidRPr="00981BB1">
        <w:t xml:space="preserve"> </w:t>
      </w:r>
      <w:r w:rsidRPr="00981BB1">
        <w:rPr>
          <w:b/>
          <w:bCs/>
        </w:rPr>
        <w:t>31,</w:t>
      </w:r>
      <w:r w:rsidRPr="00981BB1">
        <w:t xml:space="preserve"> 107–136 (2010).</w:t>
      </w:r>
      <w:proofErr w:type="gramEnd"/>
    </w:p>
    <w:p w14:paraId="785C632B" w14:textId="77777777" w:rsidR="00981BB1" w:rsidRPr="00981BB1" w:rsidRDefault="00981BB1" w:rsidP="00981BB1">
      <w:pPr>
        <w:pStyle w:val="Bibliography"/>
        <w:spacing w:line="240" w:lineRule="auto"/>
      </w:pPr>
      <w:r w:rsidRPr="00981BB1">
        <w:t>16.</w:t>
      </w:r>
      <w:r w:rsidRPr="00981BB1">
        <w:tab/>
      </w:r>
      <w:proofErr w:type="spellStart"/>
      <w:r w:rsidRPr="00981BB1">
        <w:t>Durieux</w:t>
      </w:r>
      <w:proofErr w:type="spellEnd"/>
      <w:r w:rsidRPr="00981BB1">
        <w:t xml:space="preserve">, L., Machado, L. A. T. &amp; Laurent, H. </w:t>
      </w:r>
      <w:proofErr w:type="gramStart"/>
      <w:r w:rsidRPr="00981BB1">
        <w:t>The impact of deforestation on cloud cover over the Amazon arc of deforestation.</w:t>
      </w:r>
      <w:proofErr w:type="gramEnd"/>
      <w:r w:rsidRPr="00981BB1">
        <w:t xml:space="preserve"> </w:t>
      </w:r>
      <w:proofErr w:type="gramStart"/>
      <w:r w:rsidRPr="00981BB1">
        <w:rPr>
          <w:i/>
          <w:iCs/>
        </w:rPr>
        <w:t>Remote Sensing of Environment</w:t>
      </w:r>
      <w:r w:rsidRPr="00981BB1">
        <w:t xml:space="preserve"> </w:t>
      </w:r>
      <w:r w:rsidRPr="00981BB1">
        <w:rPr>
          <w:b/>
          <w:bCs/>
        </w:rPr>
        <w:t>86,</w:t>
      </w:r>
      <w:r w:rsidRPr="00981BB1">
        <w:t xml:space="preserve"> 132–140 (2003).</w:t>
      </w:r>
      <w:proofErr w:type="gramEnd"/>
    </w:p>
    <w:p w14:paraId="0B557018" w14:textId="77777777" w:rsidR="00981BB1" w:rsidRPr="00981BB1" w:rsidRDefault="00981BB1" w:rsidP="00981BB1">
      <w:pPr>
        <w:pStyle w:val="Bibliography"/>
        <w:spacing w:line="240" w:lineRule="auto"/>
      </w:pPr>
      <w:r w:rsidRPr="00981BB1">
        <w:t>17.</w:t>
      </w:r>
      <w:r w:rsidRPr="00981BB1">
        <w:tab/>
        <w:t xml:space="preserve">Foster, M. J. &amp; </w:t>
      </w:r>
      <w:proofErr w:type="spellStart"/>
      <w:r w:rsidRPr="00981BB1">
        <w:t>Heidinger</w:t>
      </w:r>
      <w:proofErr w:type="spellEnd"/>
      <w:r w:rsidRPr="00981BB1">
        <w:t xml:space="preserve">, A. PATMOS-x: Results from a Diurnally Corrected 30-yr Satellite Cloud Climatology. </w:t>
      </w:r>
      <w:r w:rsidRPr="00981BB1">
        <w:rPr>
          <w:i/>
          <w:iCs/>
        </w:rPr>
        <w:t>J. Climate</w:t>
      </w:r>
      <w:r w:rsidRPr="00981BB1">
        <w:t xml:space="preserve"> </w:t>
      </w:r>
      <w:r w:rsidRPr="00981BB1">
        <w:rPr>
          <w:b/>
          <w:bCs/>
        </w:rPr>
        <w:t>26,</w:t>
      </w:r>
      <w:r w:rsidRPr="00981BB1">
        <w:t xml:space="preserve"> 414–425 (2012).</w:t>
      </w:r>
    </w:p>
    <w:p w14:paraId="67BA0BC7" w14:textId="77777777" w:rsidR="00981BB1" w:rsidRPr="00981BB1" w:rsidRDefault="00981BB1" w:rsidP="00981BB1">
      <w:pPr>
        <w:pStyle w:val="Bibliography"/>
        <w:spacing w:line="240" w:lineRule="auto"/>
      </w:pPr>
      <w:r w:rsidRPr="00981BB1">
        <w:t>18.</w:t>
      </w:r>
      <w:r w:rsidRPr="00981BB1">
        <w:tab/>
        <w:t xml:space="preserve">Knapp, K. R. </w:t>
      </w:r>
      <w:r w:rsidRPr="00981BB1">
        <w:rPr>
          <w:i/>
          <w:iCs/>
        </w:rPr>
        <w:t>et al.</w:t>
      </w:r>
      <w:r w:rsidRPr="00981BB1">
        <w:t xml:space="preserve"> Globally Gridded Satellite Observations for Climate Studies. </w:t>
      </w:r>
      <w:proofErr w:type="gramStart"/>
      <w:r w:rsidRPr="00981BB1">
        <w:rPr>
          <w:i/>
          <w:iCs/>
        </w:rPr>
        <w:t>Bulletin of the American Meteorological Society</w:t>
      </w:r>
      <w:r w:rsidRPr="00981BB1">
        <w:t xml:space="preserve"> </w:t>
      </w:r>
      <w:r w:rsidRPr="00981BB1">
        <w:rPr>
          <w:b/>
          <w:bCs/>
        </w:rPr>
        <w:t>92,</w:t>
      </w:r>
      <w:r w:rsidRPr="00981BB1">
        <w:t xml:space="preserve"> 893 (2011).</w:t>
      </w:r>
      <w:proofErr w:type="gramEnd"/>
    </w:p>
    <w:p w14:paraId="6762C0EF" w14:textId="77777777" w:rsidR="00981BB1" w:rsidRPr="00981BB1" w:rsidRDefault="00981BB1" w:rsidP="00981BB1">
      <w:pPr>
        <w:pStyle w:val="Bibliography"/>
        <w:spacing w:line="240" w:lineRule="auto"/>
      </w:pPr>
      <w:r w:rsidRPr="00981BB1">
        <w:t>19.</w:t>
      </w:r>
      <w:r w:rsidRPr="00981BB1">
        <w:tab/>
        <w:t xml:space="preserve">Mulligan, M. MODIS MOD35 pan-tropical cloud climatology. </w:t>
      </w:r>
      <w:r w:rsidRPr="00981BB1">
        <w:rPr>
          <w:i/>
          <w:iCs/>
        </w:rPr>
        <w:t>MODIS cloud climatology, Version 1</w:t>
      </w:r>
      <w:r w:rsidRPr="00981BB1">
        <w:t xml:space="preserve"> (2006). </w:t>
      </w:r>
      <w:proofErr w:type="gramStart"/>
      <w:r w:rsidRPr="00981BB1">
        <w:t>at</w:t>
      </w:r>
      <w:proofErr w:type="gramEnd"/>
      <w:r w:rsidRPr="00981BB1">
        <w:t xml:space="preserve"> &lt;http://www.ambiotek.com/clouds/&gt;</w:t>
      </w:r>
    </w:p>
    <w:p w14:paraId="52908364" w14:textId="77777777" w:rsidR="00981BB1" w:rsidRPr="00981BB1" w:rsidRDefault="00981BB1" w:rsidP="00981BB1">
      <w:pPr>
        <w:pStyle w:val="Bibliography"/>
        <w:spacing w:line="240" w:lineRule="auto"/>
      </w:pPr>
      <w:r w:rsidRPr="00981BB1">
        <w:t>20.</w:t>
      </w:r>
      <w:r w:rsidRPr="00981BB1">
        <w:tab/>
        <w:t xml:space="preserve">Wilson, A. M., </w:t>
      </w:r>
      <w:proofErr w:type="spellStart"/>
      <w:r w:rsidRPr="00981BB1">
        <w:t>Parmentier</w:t>
      </w:r>
      <w:proofErr w:type="spellEnd"/>
      <w:r w:rsidRPr="00981BB1">
        <w:t xml:space="preserve">, B. &amp; </w:t>
      </w:r>
      <w:proofErr w:type="spellStart"/>
      <w:r w:rsidRPr="00981BB1">
        <w:t>Jetz</w:t>
      </w:r>
      <w:proofErr w:type="spellEnd"/>
      <w:r w:rsidRPr="00981BB1">
        <w:t xml:space="preserve">, W. Systematic </w:t>
      </w:r>
      <w:proofErr w:type="spellStart"/>
      <w:r w:rsidRPr="00981BB1">
        <w:t>landcover</w:t>
      </w:r>
      <w:proofErr w:type="spellEnd"/>
      <w:r w:rsidRPr="00981BB1">
        <w:t xml:space="preserve"> bias in Collection 5 MODIS cloud mask and derived products – a global overview. </w:t>
      </w:r>
      <w:r w:rsidRPr="00981BB1">
        <w:rPr>
          <w:i/>
          <w:iCs/>
        </w:rPr>
        <w:t>Remote Sensing of Environment</w:t>
      </w:r>
      <w:r w:rsidRPr="00981BB1">
        <w:t xml:space="preserve"> </w:t>
      </w:r>
      <w:r w:rsidRPr="00981BB1">
        <w:rPr>
          <w:b/>
          <w:bCs/>
        </w:rPr>
        <w:t>in press,</w:t>
      </w:r>
      <w:r w:rsidRPr="00981BB1">
        <w:t xml:space="preserve"> (2013).</w:t>
      </w:r>
    </w:p>
    <w:p w14:paraId="0D0D62C1" w14:textId="77777777" w:rsidR="00981BB1" w:rsidRPr="00981BB1" w:rsidRDefault="00981BB1" w:rsidP="00981BB1">
      <w:pPr>
        <w:pStyle w:val="Bibliography"/>
        <w:spacing w:line="240" w:lineRule="auto"/>
      </w:pPr>
      <w:r w:rsidRPr="00981BB1">
        <w:t>21.</w:t>
      </w:r>
      <w:r w:rsidRPr="00981BB1">
        <w:tab/>
        <w:t xml:space="preserve">Douglas, M., </w:t>
      </w:r>
      <w:proofErr w:type="spellStart"/>
      <w:r w:rsidRPr="00981BB1">
        <w:t>Beida</w:t>
      </w:r>
      <w:proofErr w:type="spellEnd"/>
      <w:r w:rsidRPr="00981BB1">
        <w:t xml:space="preserve">, R. &amp; Dominguez, A. Developing high spatial resolution daytime cloud climatologies for Africa. </w:t>
      </w:r>
      <w:proofErr w:type="gramStart"/>
      <w:r w:rsidRPr="00981BB1">
        <w:t>in</w:t>
      </w:r>
      <w:proofErr w:type="gramEnd"/>
      <w:r w:rsidRPr="00981BB1">
        <w:t xml:space="preserve"> </w:t>
      </w:r>
      <w:r w:rsidRPr="00981BB1">
        <w:rPr>
          <w:i/>
          <w:iCs/>
        </w:rPr>
        <w:t xml:space="preserve">Preprints, 29th Conf. on Hurricanes and Tropical Meteorology, Tucson, AZ, Amer. Meteor. </w:t>
      </w:r>
      <w:proofErr w:type="gramStart"/>
      <w:r w:rsidRPr="00981BB1">
        <w:rPr>
          <w:i/>
          <w:iCs/>
        </w:rPr>
        <w:t>Soc. P</w:t>
      </w:r>
      <w:r w:rsidRPr="00981BB1">
        <w:t xml:space="preserve"> </w:t>
      </w:r>
      <w:r w:rsidRPr="00981BB1">
        <w:rPr>
          <w:b/>
          <w:bCs/>
        </w:rPr>
        <w:t>2,</w:t>
      </w:r>
      <w:r w:rsidRPr="00981BB1">
        <w:t xml:space="preserve"> (2010).</w:t>
      </w:r>
      <w:proofErr w:type="gramEnd"/>
    </w:p>
    <w:p w14:paraId="55924E45" w14:textId="77777777" w:rsidR="00981BB1" w:rsidRPr="00981BB1" w:rsidRDefault="00981BB1" w:rsidP="00981BB1">
      <w:pPr>
        <w:pStyle w:val="Bibliography"/>
        <w:spacing w:line="240" w:lineRule="auto"/>
      </w:pPr>
      <w:r w:rsidRPr="00981BB1">
        <w:t>22.</w:t>
      </w:r>
      <w:r w:rsidRPr="00981BB1">
        <w:tab/>
        <w:t xml:space="preserve">Douglas, M. </w:t>
      </w:r>
      <w:proofErr w:type="gramStart"/>
      <w:r w:rsidRPr="00981BB1">
        <w:t>A high</w:t>
      </w:r>
      <w:proofErr w:type="gramEnd"/>
      <w:r w:rsidRPr="00981BB1">
        <w:t xml:space="preserve"> spatial resolution satellite-based cloud climatology for </w:t>
      </w:r>
      <w:proofErr w:type="spellStart"/>
      <w:r w:rsidRPr="00981BB1">
        <w:t>biogeographical</w:t>
      </w:r>
      <w:proofErr w:type="spellEnd"/>
      <w:r w:rsidRPr="00981BB1">
        <w:t xml:space="preserve"> applications. </w:t>
      </w:r>
      <w:proofErr w:type="gramStart"/>
      <w:r w:rsidRPr="00981BB1">
        <w:t>in</w:t>
      </w:r>
      <w:proofErr w:type="gramEnd"/>
      <w:r w:rsidRPr="00981BB1">
        <w:t xml:space="preserve"> </w:t>
      </w:r>
      <w:r w:rsidRPr="00981BB1">
        <w:rPr>
          <w:i/>
          <w:iCs/>
        </w:rPr>
        <w:t>6th International Conference</w:t>
      </w:r>
      <w:r w:rsidRPr="00981BB1">
        <w:t xml:space="preserve"> (International Biogeography Society, 2013). </w:t>
      </w:r>
      <w:proofErr w:type="gramStart"/>
      <w:r w:rsidRPr="00981BB1">
        <w:t>at</w:t>
      </w:r>
      <w:proofErr w:type="gramEnd"/>
      <w:r w:rsidRPr="00981BB1">
        <w:t xml:space="preserve"> &lt;http://www.nssl.noaa.gov/projects/pacs/web/MODIS/&gt;</w:t>
      </w:r>
    </w:p>
    <w:p w14:paraId="68D183D5" w14:textId="77777777" w:rsidR="00981BB1" w:rsidRPr="00981BB1" w:rsidRDefault="00981BB1" w:rsidP="00981BB1">
      <w:pPr>
        <w:pStyle w:val="Bibliography"/>
        <w:spacing w:line="240" w:lineRule="auto"/>
      </w:pPr>
      <w:r w:rsidRPr="00981BB1">
        <w:t>23.</w:t>
      </w:r>
      <w:r w:rsidRPr="00981BB1">
        <w:tab/>
      </w:r>
      <w:proofErr w:type="spellStart"/>
      <w:r w:rsidRPr="00981BB1">
        <w:t>Descloitres</w:t>
      </w:r>
      <w:proofErr w:type="spellEnd"/>
      <w:r w:rsidRPr="00981BB1">
        <w:t xml:space="preserve">, J. </w:t>
      </w:r>
      <w:r w:rsidRPr="00981BB1">
        <w:rPr>
          <w:i/>
          <w:iCs/>
        </w:rPr>
        <w:t>et al.</w:t>
      </w:r>
      <w:r w:rsidRPr="00981BB1">
        <w:t xml:space="preserve"> </w:t>
      </w:r>
      <w:proofErr w:type="gramStart"/>
      <w:r w:rsidRPr="00981BB1">
        <w:t>The MODIS rapid response project.</w:t>
      </w:r>
      <w:proofErr w:type="gramEnd"/>
      <w:r w:rsidRPr="00981BB1">
        <w:t xml:space="preserve"> </w:t>
      </w:r>
      <w:proofErr w:type="gramStart"/>
      <w:r w:rsidRPr="00981BB1">
        <w:t>in</w:t>
      </w:r>
      <w:proofErr w:type="gramEnd"/>
      <w:r w:rsidRPr="00981BB1">
        <w:t xml:space="preserve"> </w:t>
      </w:r>
      <w:r w:rsidRPr="00981BB1">
        <w:rPr>
          <w:i/>
          <w:iCs/>
        </w:rPr>
        <w:t xml:space="preserve">Geoscience and Remote Sensing Symposium, 2002. </w:t>
      </w:r>
      <w:proofErr w:type="gramStart"/>
      <w:r w:rsidRPr="00981BB1">
        <w:rPr>
          <w:i/>
          <w:iCs/>
        </w:rPr>
        <w:t>IGARSS ’02.</w:t>
      </w:r>
      <w:proofErr w:type="gramEnd"/>
      <w:r w:rsidRPr="00981BB1">
        <w:rPr>
          <w:i/>
          <w:iCs/>
        </w:rPr>
        <w:t xml:space="preserve"> </w:t>
      </w:r>
      <w:proofErr w:type="gramStart"/>
      <w:r w:rsidRPr="00981BB1">
        <w:rPr>
          <w:i/>
          <w:iCs/>
        </w:rPr>
        <w:t>2002 IEEE International</w:t>
      </w:r>
      <w:r w:rsidRPr="00981BB1">
        <w:t xml:space="preserve"> </w:t>
      </w:r>
      <w:r w:rsidRPr="00981BB1">
        <w:rPr>
          <w:b/>
          <w:bCs/>
        </w:rPr>
        <w:t>2,</w:t>
      </w:r>
      <w:r w:rsidRPr="00981BB1">
        <w:t xml:space="preserve"> 1191–1192 vol.2 (2002).</w:t>
      </w:r>
      <w:proofErr w:type="gramEnd"/>
    </w:p>
    <w:p w14:paraId="48BB6941" w14:textId="77777777" w:rsidR="00981BB1" w:rsidRPr="00981BB1" w:rsidRDefault="00981BB1" w:rsidP="00981BB1">
      <w:pPr>
        <w:pStyle w:val="Bibliography"/>
        <w:spacing w:line="240" w:lineRule="auto"/>
      </w:pPr>
      <w:r w:rsidRPr="00981BB1">
        <w:t>24.</w:t>
      </w:r>
      <w:r w:rsidRPr="00981BB1">
        <w:tab/>
      </w:r>
      <w:proofErr w:type="spellStart"/>
      <w:r w:rsidRPr="00981BB1">
        <w:t>Ramachandra</w:t>
      </w:r>
      <w:proofErr w:type="spellEnd"/>
      <w:r w:rsidRPr="00981BB1">
        <w:t xml:space="preserve">, T. V., Jain, R. &amp; </w:t>
      </w:r>
      <w:proofErr w:type="spellStart"/>
      <w:r w:rsidRPr="00981BB1">
        <w:t>Krishnadas</w:t>
      </w:r>
      <w:proofErr w:type="spellEnd"/>
      <w:r w:rsidRPr="00981BB1">
        <w:t xml:space="preserve">, G. Hotspots of solar potential in India. </w:t>
      </w:r>
      <w:r w:rsidRPr="00981BB1">
        <w:rPr>
          <w:i/>
          <w:iCs/>
        </w:rPr>
        <w:t>Renewable and Sustainable Energy Reviews</w:t>
      </w:r>
      <w:r w:rsidRPr="00981BB1">
        <w:t xml:space="preserve"> </w:t>
      </w:r>
      <w:r w:rsidRPr="00981BB1">
        <w:rPr>
          <w:b/>
          <w:bCs/>
        </w:rPr>
        <w:t>15,</w:t>
      </w:r>
      <w:r w:rsidRPr="00981BB1">
        <w:t xml:space="preserve"> 3178–3186 (2011).</w:t>
      </w:r>
    </w:p>
    <w:p w14:paraId="58C1CB83" w14:textId="77777777" w:rsidR="00981BB1" w:rsidRPr="00981BB1" w:rsidRDefault="00981BB1" w:rsidP="00981BB1">
      <w:pPr>
        <w:pStyle w:val="Bibliography"/>
        <w:spacing w:line="240" w:lineRule="auto"/>
      </w:pPr>
      <w:r w:rsidRPr="00981BB1">
        <w:t>25.</w:t>
      </w:r>
      <w:r w:rsidRPr="00981BB1">
        <w:tab/>
      </w:r>
      <w:proofErr w:type="spellStart"/>
      <w:r w:rsidRPr="00981BB1">
        <w:t>Tapiador</w:t>
      </w:r>
      <w:proofErr w:type="spellEnd"/>
      <w:r w:rsidRPr="00981BB1">
        <w:t xml:space="preserve">, F. J. Assessment of renewable energy potential through satellite data and numerical models. </w:t>
      </w:r>
      <w:r w:rsidRPr="00981BB1">
        <w:rPr>
          <w:i/>
          <w:iCs/>
        </w:rPr>
        <w:t>Energy Environ. Sci.</w:t>
      </w:r>
      <w:r w:rsidRPr="00981BB1">
        <w:t xml:space="preserve"> </w:t>
      </w:r>
      <w:r w:rsidRPr="00981BB1">
        <w:rPr>
          <w:b/>
          <w:bCs/>
        </w:rPr>
        <w:t>2,</w:t>
      </w:r>
      <w:r w:rsidRPr="00981BB1">
        <w:t xml:space="preserve"> 1142–1161 (2009).</w:t>
      </w:r>
    </w:p>
    <w:p w14:paraId="1DA945D2" w14:textId="77777777" w:rsidR="00981BB1" w:rsidRPr="00981BB1" w:rsidRDefault="00981BB1" w:rsidP="00981BB1">
      <w:pPr>
        <w:pStyle w:val="Bibliography"/>
        <w:spacing w:line="240" w:lineRule="auto"/>
      </w:pPr>
      <w:r w:rsidRPr="00981BB1">
        <w:t>26.</w:t>
      </w:r>
      <w:r w:rsidRPr="00981BB1">
        <w:tab/>
        <w:t xml:space="preserve">Rutty, M. &amp; Scott, D. Differential climate preferences of international beach tourists. </w:t>
      </w:r>
      <w:proofErr w:type="spellStart"/>
      <w:r w:rsidRPr="00981BB1">
        <w:rPr>
          <w:i/>
          <w:iCs/>
        </w:rPr>
        <w:t>Clim</w:t>
      </w:r>
      <w:proofErr w:type="spellEnd"/>
      <w:r w:rsidRPr="00981BB1">
        <w:rPr>
          <w:i/>
          <w:iCs/>
        </w:rPr>
        <w:t xml:space="preserve"> Res</w:t>
      </w:r>
      <w:r w:rsidRPr="00981BB1">
        <w:t xml:space="preserve"> </w:t>
      </w:r>
      <w:r w:rsidRPr="00981BB1">
        <w:rPr>
          <w:b/>
          <w:bCs/>
        </w:rPr>
        <w:t>57,</w:t>
      </w:r>
      <w:r w:rsidRPr="00981BB1">
        <w:t xml:space="preserve"> 259–269 (2013).</w:t>
      </w:r>
    </w:p>
    <w:p w14:paraId="01E84BFB" w14:textId="77777777" w:rsidR="00981BB1" w:rsidRPr="00981BB1" w:rsidRDefault="00981BB1" w:rsidP="00981BB1">
      <w:pPr>
        <w:pStyle w:val="Bibliography"/>
        <w:spacing w:line="240" w:lineRule="auto"/>
      </w:pPr>
      <w:r w:rsidRPr="00981BB1">
        <w:t>27.</w:t>
      </w:r>
      <w:r w:rsidRPr="00981BB1">
        <w:tab/>
      </w:r>
      <w:proofErr w:type="spellStart"/>
      <w:r w:rsidRPr="00981BB1">
        <w:t>Kaplanski</w:t>
      </w:r>
      <w:proofErr w:type="spellEnd"/>
      <w:r w:rsidRPr="00981BB1">
        <w:t xml:space="preserve">, G. &amp; Levy, H. Real estate prices: An international study of seasonality’s sentiment effect. </w:t>
      </w:r>
      <w:proofErr w:type="gramStart"/>
      <w:r w:rsidRPr="00981BB1">
        <w:rPr>
          <w:i/>
          <w:iCs/>
        </w:rPr>
        <w:t>Journal of Empirical Finance</w:t>
      </w:r>
      <w:r w:rsidRPr="00981BB1">
        <w:t xml:space="preserve"> </w:t>
      </w:r>
      <w:r w:rsidRPr="00981BB1">
        <w:rPr>
          <w:b/>
          <w:bCs/>
        </w:rPr>
        <w:t>19,</w:t>
      </w:r>
      <w:r w:rsidRPr="00981BB1">
        <w:t xml:space="preserve"> 123–146 (2012).</w:t>
      </w:r>
      <w:proofErr w:type="gramEnd"/>
    </w:p>
    <w:p w14:paraId="47B7829F" w14:textId="77777777" w:rsidR="00981BB1" w:rsidRPr="00981BB1" w:rsidRDefault="00981BB1" w:rsidP="00981BB1">
      <w:pPr>
        <w:pStyle w:val="Bibliography"/>
        <w:spacing w:line="240" w:lineRule="auto"/>
      </w:pPr>
      <w:r w:rsidRPr="00981BB1">
        <w:t>28.</w:t>
      </w:r>
      <w:r w:rsidRPr="00981BB1">
        <w:tab/>
      </w:r>
      <w:proofErr w:type="spellStart"/>
      <w:r w:rsidRPr="00981BB1">
        <w:t>Hijmans</w:t>
      </w:r>
      <w:proofErr w:type="spellEnd"/>
      <w:r w:rsidRPr="00981BB1">
        <w:t xml:space="preserve">, R. J. </w:t>
      </w:r>
      <w:r w:rsidRPr="00981BB1">
        <w:rPr>
          <w:i/>
          <w:iCs/>
        </w:rPr>
        <w:t>et al.</w:t>
      </w:r>
      <w:r w:rsidRPr="00981BB1">
        <w:t xml:space="preserve"> Very high resolution interpolated climate surfaces for global land areas. </w:t>
      </w:r>
      <w:r w:rsidRPr="00981BB1">
        <w:rPr>
          <w:i/>
          <w:iCs/>
        </w:rPr>
        <w:t>International Journal of Climatology</w:t>
      </w:r>
      <w:r w:rsidRPr="00981BB1">
        <w:t xml:space="preserve"> </w:t>
      </w:r>
      <w:r w:rsidRPr="00981BB1">
        <w:rPr>
          <w:b/>
          <w:bCs/>
        </w:rPr>
        <w:t>25,</w:t>
      </w:r>
      <w:r w:rsidRPr="00981BB1">
        <w:t xml:space="preserve"> 1965–1978 (2005).</w:t>
      </w:r>
    </w:p>
    <w:p w14:paraId="661AEE92" w14:textId="77777777" w:rsidR="00981BB1" w:rsidRPr="00981BB1" w:rsidRDefault="00981BB1" w:rsidP="00981BB1">
      <w:pPr>
        <w:pStyle w:val="Bibliography"/>
        <w:spacing w:line="240" w:lineRule="auto"/>
      </w:pPr>
      <w:r w:rsidRPr="00981BB1">
        <w:t>29.</w:t>
      </w:r>
      <w:r w:rsidRPr="00981BB1">
        <w:tab/>
      </w:r>
      <w:proofErr w:type="spellStart"/>
      <w:r w:rsidRPr="00981BB1">
        <w:t>Sklenář</w:t>
      </w:r>
      <w:proofErr w:type="spellEnd"/>
      <w:r w:rsidRPr="00981BB1">
        <w:t xml:space="preserve">, P., </w:t>
      </w:r>
      <w:proofErr w:type="spellStart"/>
      <w:r w:rsidRPr="00981BB1">
        <w:t>Bendix</w:t>
      </w:r>
      <w:proofErr w:type="spellEnd"/>
      <w:r w:rsidRPr="00981BB1">
        <w:t xml:space="preserve">, J. &amp; </w:t>
      </w:r>
      <w:proofErr w:type="spellStart"/>
      <w:r w:rsidRPr="00981BB1">
        <w:t>Balslev</w:t>
      </w:r>
      <w:proofErr w:type="spellEnd"/>
      <w:r w:rsidRPr="00981BB1">
        <w:t xml:space="preserve">, H. Cloud frequency correlates to plant species composition in the high Andes of Ecuador. </w:t>
      </w:r>
      <w:proofErr w:type="gramStart"/>
      <w:r w:rsidRPr="00981BB1">
        <w:rPr>
          <w:i/>
          <w:iCs/>
        </w:rPr>
        <w:t>Basic and Applied Ecology</w:t>
      </w:r>
      <w:r w:rsidRPr="00981BB1">
        <w:t xml:space="preserve"> </w:t>
      </w:r>
      <w:r w:rsidRPr="00981BB1">
        <w:rPr>
          <w:b/>
          <w:bCs/>
        </w:rPr>
        <w:t>9,</w:t>
      </w:r>
      <w:r w:rsidRPr="00981BB1">
        <w:t xml:space="preserve"> 504–513 (2008).</w:t>
      </w:r>
      <w:proofErr w:type="gramEnd"/>
    </w:p>
    <w:p w14:paraId="323F3B98" w14:textId="77777777" w:rsidR="00981BB1" w:rsidRPr="00981BB1" w:rsidRDefault="00981BB1" w:rsidP="00981BB1">
      <w:pPr>
        <w:pStyle w:val="Bibliography"/>
        <w:spacing w:line="240" w:lineRule="auto"/>
      </w:pPr>
      <w:r w:rsidRPr="00981BB1">
        <w:t>30.</w:t>
      </w:r>
      <w:r w:rsidRPr="00981BB1">
        <w:tab/>
        <w:t xml:space="preserve">Markham, C. G. Seasonality of Precipitation in the United States. </w:t>
      </w:r>
      <w:r w:rsidRPr="00981BB1">
        <w:rPr>
          <w:i/>
          <w:iCs/>
        </w:rPr>
        <w:t>Annals of the Association of American Geographers</w:t>
      </w:r>
      <w:r w:rsidRPr="00981BB1">
        <w:t xml:space="preserve"> </w:t>
      </w:r>
      <w:r w:rsidRPr="00981BB1">
        <w:rPr>
          <w:b/>
          <w:bCs/>
        </w:rPr>
        <w:t>60,</w:t>
      </w:r>
      <w:r w:rsidRPr="00981BB1">
        <w:t xml:space="preserve"> 593–597– (1970).</w:t>
      </w:r>
    </w:p>
    <w:p w14:paraId="538F65AA" w14:textId="77777777" w:rsidR="00CE5D31" w:rsidRDefault="005C6C2F" w:rsidP="00CE5D31">
      <w:pPr>
        <w:pStyle w:val="Bibliography"/>
        <w:spacing w:line="240" w:lineRule="auto"/>
      </w:pPr>
      <w:r>
        <w:fldChar w:fldCharType="end"/>
      </w:r>
    </w:p>
    <w:p w14:paraId="2BE7AB36" w14:textId="77777777" w:rsidR="00CE5D31" w:rsidRDefault="00CE5D31">
      <w:pPr>
        <w:spacing w:before="0" w:beforeAutospacing="0" w:after="0" w:afterAutospacing="0" w:line="240" w:lineRule="auto"/>
      </w:pPr>
      <w:r>
        <w:br w:type="page"/>
      </w:r>
    </w:p>
    <w:p w14:paraId="71A01327" w14:textId="77777777" w:rsidR="00CE5D31" w:rsidRDefault="00CE5D31" w:rsidP="00CE5D31">
      <w:pPr>
        <w:pStyle w:val="Bibliography"/>
        <w:spacing w:line="240" w:lineRule="auto"/>
      </w:pPr>
      <w:r>
        <w:rPr>
          <w:noProof/>
        </w:rPr>
        <w:drawing>
          <wp:inline distT="0" distB="0" distL="0" distR="0" wp14:anchorId="206A20E9" wp14:editId="219F97CE">
            <wp:extent cx="440644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13 at 12.36.42 PM.png"/>
                    <pic:cNvPicPr/>
                  </pic:nvPicPr>
                  <pic:blipFill>
                    <a:blip r:embed="rId9">
                      <a:extLst>
                        <a:ext uri="{28A0092B-C50C-407E-A947-70E740481C1C}">
                          <a14:useLocalDpi xmlns:a14="http://schemas.microsoft.com/office/drawing/2010/main" val="0"/>
                        </a:ext>
                      </a:extLst>
                    </a:blip>
                    <a:stretch>
                      <a:fillRect/>
                    </a:stretch>
                  </pic:blipFill>
                  <pic:spPr>
                    <a:xfrm>
                      <a:off x="0" y="0"/>
                      <a:ext cx="4406613" cy="5943828"/>
                    </a:xfrm>
                    <a:prstGeom prst="rect">
                      <a:avLst/>
                    </a:prstGeom>
                  </pic:spPr>
                </pic:pic>
              </a:graphicData>
            </a:graphic>
          </wp:inline>
        </w:drawing>
      </w:r>
    </w:p>
    <w:p w14:paraId="2D7A4246" w14:textId="250BA586" w:rsidR="00524B2B" w:rsidRDefault="00CE5D31" w:rsidP="00CE5D31">
      <w:pPr>
        <w:pStyle w:val="Bibliography"/>
        <w:spacing w:line="240" w:lineRule="auto"/>
      </w:pPr>
      <w:commentRangeStart w:id="8"/>
      <w:r>
        <w:t xml:space="preserve">Figure </w:t>
      </w:r>
      <w:commentRangeEnd w:id="8"/>
      <w:r>
        <w:rPr>
          <w:rStyle w:val="CommentReference"/>
          <w:b/>
          <w:bCs/>
        </w:rPr>
        <w:commentReference w:id="8"/>
      </w:r>
      <w:fldSimple w:instr=" SEQ Figure \* ARABIC ">
        <w:r>
          <w:rPr>
            <w:noProof/>
          </w:rPr>
          <w:t>1</w:t>
        </w:r>
      </w:fldSimple>
      <w:r>
        <w:t xml:space="preserve">: a, mean annual cloud frequency (%), b, </w:t>
      </w:r>
      <w:proofErr w:type="spellStart"/>
      <w:r>
        <w:t>Interannual</w:t>
      </w:r>
      <w:proofErr w:type="spellEnd"/>
      <w:r>
        <w:t xml:space="preserve"> variability, and c, intra-annual variability.</w:t>
      </w:r>
    </w:p>
    <w:p w14:paraId="1DE9049D" w14:textId="77777777" w:rsidR="00524B2B" w:rsidRDefault="00524B2B" w:rsidP="00F93F27">
      <w:pPr>
        <w:keepNext/>
        <w:spacing w:after="0" w:afterAutospacing="0" w:line="240" w:lineRule="auto"/>
      </w:pPr>
    </w:p>
    <w:p w14:paraId="661F111F" w14:textId="77777777" w:rsidR="00F93F27" w:rsidRDefault="00F93F27" w:rsidP="00F93F27">
      <w:pPr>
        <w:keepNext/>
        <w:spacing w:after="0" w:afterAutospacing="0" w:line="240" w:lineRule="auto"/>
      </w:pPr>
      <w:r>
        <w:rPr>
          <w:noProof/>
        </w:rPr>
        <w:drawing>
          <wp:inline distT="0" distB="0" distL="0" distR="0" wp14:anchorId="60ECDDB6" wp14:editId="566AB7A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ity.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B9B34FE" w14:textId="575E6E6E" w:rsidR="00A72A98" w:rsidRDefault="00F93F27" w:rsidP="00F93F27">
      <w:pPr>
        <w:pStyle w:val="Caption"/>
      </w:pPr>
      <w:r>
        <w:t xml:space="preserve">Figure </w:t>
      </w:r>
      <w:fldSimple w:instr=" SEQ Figure \* ARABIC ">
        <w:r w:rsidR="00CE5D31">
          <w:rPr>
            <w:noProof/>
          </w:rPr>
          <w:t>2</w:t>
        </w:r>
      </w:fldSimple>
      <w:r>
        <w:t xml:space="preserve">: </w:t>
      </w:r>
      <w:r w:rsidR="00A412E7">
        <w:t xml:space="preserve">a-d, </w:t>
      </w:r>
      <w:r>
        <w:t>Seasonal cloud concentration</w:t>
      </w:r>
      <w:r w:rsidR="003D6576">
        <w:fldChar w:fldCharType="begin"/>
      </w:r>
      <w:r w:rsidR="003F52DB">
        <w:instrText xml:space="preserve"> ADDIN ZOTERO_ITEM CSL_CITATION {"citationID":"aaeltu5h9","properties":{"formattedCitation":"{\\rtf \\super 30\\nosupersub{}}","plainCitation":"30"},"citationItems":[{"id":513,"uris":["http://zotero.org/users/70825/items/25RUMI3R"],"uri":["http://zotero.org/users/70825/items/25RUMI3R"],"itemData":{"id":513,"type":"article-journal","title":"Seasonality of Precipitation in the United States","container-title":"Annals of the Association of American Geographers","page":"593–597–","volume":"60","issue":"3","abstract":"The assumption is made that mean monthly rainfall totals for a location are vector quantities, magnitude being the amount of rain, and direction being the month expressed in units of arc. When monthly figures are added vectorially, the resultant can be used to compute a Seasonality Index, which is the ratio of the magnitude of the resultant to the mean annual rainfall total. The period of seasonal concentration is given by the direction of the resultant. Data from several hundred stations in the United States and adjacent regions are analyzed by this method, and maps of Seasonality Index and Period of Seasonal Concentration are presented.","call-number":"0068","author":[{"family":"Markham","given":"C G"}],"issued":{"date-parts":[["1970"]]}}}],"schema":"https://github.com/citation-style-language/schema/raw/master/csl-citation.json"} </w:instrText>
      </w:r>
      <w:r w:rsidR="003D6576">
        <w:fldChar w:fldCharType="separate"/>
      </w:r>
      <w:r w:rsidR="003F52DB" w:rsidRPr="003F52DB">
        <w:rPr>
          <w:szCs w:val="24"/>
          <w:vertAlign w:val="superscript"/>
        </w:rPr>
        <w:t>30</w:t>
      </w:r>
      <w:r w:rsidR="003D6576">
        <w:fldChar w:fldCharType="end"/>
      </w:r>
      <w:r>
        <w:t xml:space="preserve"> derived from mo</w:t>
      </w:r>
      <w:r w:rsidR="00552D75">
        <w:t>nthly mean cloud frequencies.</w:t>
      </w:r>
      <w:r w:rsidR="00A412E7">
        <w:t xml:space="preserve"> </w:t>
      </w:r>
      <w:proofErr w:type="gramStart"/>
      <w:r w:rsidR="003D6294">
        <w:t>a</w:t>
      </w:r>
      <w:proofErr w:type="gramEnd"/>
      <w:r w:rsidR="003D6294">
        <w:t>,</w:t>
      </w:r>
      <w:r w:rsidR="00552D75">
        <w:t xml:space="preserve"> Color key </w:t>
      </w:r>
      <w:r w:rsidR="00BC4772">
        <w:t xml:space="preserve">illustrating </w:t>
      </w:r>
      <w:r w:rsidR="00552D75">
        <w:t xml:space="preserve">the distribution of </w:t>
      </w:r>
      <w:r w:rsidR="00BC4772">
        <w:t xml:space="preserve">global </w:t>
      </w:r>
      <w:r w:rsidR="00552D75">
        <w:t xml:space="preserve">cloud seasonality and concentration.  The hue indicates the month of peak cloudiness, while the saturation indicates the magnitude of the concentration ranging from 0 (all months are equally cloudy) to 100 (all clouds are observed in a single month).  </w:t>
      </w:r>
      <w:r w:rsidR="003D6294">
        <w:t>B,</w:t>
      </w:r>
      <w:r>
        <w:t xml:space="preserve"> Global </w:t>
      </w:r>
      <w:proofErr w:type="gramStart"/>
      <w:r>
        <w:t>distribution of seasonal cloud</w:t>
      </w:r>
      <w:proofErr w:type="gramEnd"/>
      <w:r>
        <w:t xml:space="preserve"> concentration with two red boxes indicating the locations of panels </w:t>
      </w:r>
      <w:r w:rsidR="00C07C1D">
        <w:t>c</w:t>
      </w:r>
      <w:r>
        <w:t xml:space="preserve"> and </w:t>
      </w:r>
      <w:r w:rsidR="00C07C1D">
        <w:t>d</w:t>
      </w:r>
      <w:r>
        <w:t xml:space="preserve">. </w:t>
      </w:r>
      <w:r w:rsidR="00A412E7">
        <w:t xml:space="preserve">Coastlines shown in white.  Data are available only for MODIS land tiles resulting in missing data in black tiles over ocean.  </w:t>
      </w:r>
      <w:proofErr w:type="gramStart"/>
      <w:r w:rsidR="00A23832">
        <w:t>c</w:t>
      </w:r>
      <w:proofErr w:type="gramEnd"/>
      <w:r w:rsidR="003D6294">
        <w:t>,</w:t>
      </w:r>
      <w:r>
        <w:t xml:space="preserve"> </w:t>
      </w:r>
      <w:r w:rsidR="00EE2A1D">
        <w:t xml:space="preserve">regional plot of Southern Africa illustrating the transition from the </w:t>
      </w:r>
      <w:proofErr w:type="spellStart"/>
      <w:r w:rsidR="00A23832">
        <w:t>m</w:t>
      </w:r>
      <w:r w:rsidR="00EE2A1D">
        <w:t>editerranean</w:t>
      </w:r>
      <w:proofErr w:type="spellEnd"/>
      <w:r w:rsidR="00A23832">
        <w:t xml:space="preserve"> </w:t>
      </w:r>
      <w:r w:rsidR="00EE2A1D">
        <w:t>climate in the southwest</w:t>
      </w:r>
      <w:r w:rsidR="00A23832">
        <w:t xml:space="preserve"> </w:t>
      </w:r>
      <w:r w:rsidR="00EE2A1D">
        <w:t xml:space="preserve">to the summer rainfall region in </w:t>
      </w:r>
      <w:r w:rsidR="00A23832">
        <w:t xml:space="preserve">the northeast. </w:t>
      </w:r>
      <w:r w:rsidR="005160EF">
        <w:t xml:space="preserve">Note the incursions of summer rainfall (red colors) along the southern coast.  </w:t>
      </w:r>
      <w:proofErr w:type="gramStart"/>
      <w:r w:rsidR="003D6294">
        <w:t>d</w:t>
      </w:r>
      <w:proofErr w:type="gramEnd"/>
      <w:r w:rsidR="003D6294">
        <w:t>,</w:t>
      </w:r>
      <w:r w:rsidR="00EE2A1D">
        <w:t xml:space="preserve"> Regional plot of the Indo-Pacific illustrating the </w:t>
      </w:r>
      <w:r w:rsidR="00A23832">
        <w:t xml:space="preserve">transition from JJA to DFJ cloudiness with little seasonality </w:t>
      </w:r>
      <w:r w:rsidR="00ED7F3B">
        <w:t xml:space="preserve">(dark colors) </w:t>
      </w:r>
      <w:r w:rsidR="00A23832">
        <w:t>on mountains.</w:t>
      </w:r>
    </w:p>
    <w:p w14:paraId="1E69E016" w14:textId="7EA0D3C9" w:rsidR="00524B2B" w:rsidRDefault="001505E9">
      <w:pPr>
        <w:spacing w:before="0" w:beforeAutospacing="0" w:after="0" w:afterAutospacing="0" w:line="240" w:lineRule="auto"/>
      </w:pPr>
      <w:r>
        <w:br w:type="page"/>
      </w:r>
    </w:p>
    <w:p w14:paraId="2A63CDF6" w14:textId="77777777" w:rsidR="00524B2B" w:rsidRDefault="00524B2B" w:rsidP="00524B2B">
      <w:r>
        <w:rPr>
          <w:noProof/>
        </w:rPr>
        <w:drawing>
          <wp:inline distT="0" distB="0" distL="0" distR="0" wp14:anchorId="453187E0" wp14:editId="7C07A54D">
            <wp:extent cx="4796725" cy="3055496"/>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2110" t="12014" b="10042"/>
                    <a:stretch/>
                  </pic:blipFill>
                  <pic:spPr bwMode="auto">
                    <a:xfrm>
                      <a:off x="0" y="0"/>
                      <a:ext cx="4797772" cy="3056163"/>
                    </a:xfrm>
                    <a:prstGeom prst="rect">
                      <a:avLst/>
                    </a:prstGeom>
                    <a:noFill/>
                    <a:ln>
                      <a:noFill/>
                    </a:ln>
                    <a:extLst>
                      <a:ext uri="{53640926-AAD7-44d8-BBD7-CCE9431645EC}">
                        <a14:shadowObscured xmlns:a14="http://schemas.microsoft.com/office/drawing/2010/main"/>
                      </a:ext>
                    </a:extLst>
                  </pic:spPr>
                </pic:pic>
              </a:graphicData>
            </a:graphic>
          </wp:inline>
        </w:drawing>
      </w:r>
    </w:p>
    <w:p w14:paraId="51E12411" w14:textId="77777777" w:rsidR="00524B2B" w:rsidRDefault="00524B2B" w:rsidP="00524B2B">
      <w:pPr>
        <w:pStyle w:val="Caption"/>
      </w:pPr>
      <w:bookmarkStart w:id="9" w:name="_Ref251315385"/>
      <w:r>
        <w:t xml:space="preserve">Figure </w:t>
      </w:r>
      <w:fldSimple w:instr=" SEQ Figure \* ARABIC ">
        <w:r w:rsidR="00CE5D31">
          <w:rPr>
            <w:noProof/>
          </w:rPr>
          <w:t>3</w:t>
        </w:r>
      </w:fldSimple>
      <w:bookmarkEnd w:id="9"/>
      <w:r>
        <w:t xml:space="preserve">: Near-global 1-km </w:t>
      </w:r>
      <w:commentRangeStart w:id="10"/>
      <w:r>
        <w:t xml:space="preserve">seasonal </w:t>
      </w:r>
      <w:commentRangeEnd w:id="10"/>
      <w:r>
        <w:rPr>
          <w:rStyle w:val="CommentReference"/>
          <w:b w:val="0"/>
          <w:bCs w:val="0"/>
        </w:rPr>
        <w:commentReference w:id="10"/>
      </w:r>
      <w:r>
        <w:t xml:space="preserve">mean (DJF: December, January, February; MAM: March, April, May; JJA: June, July, August; SON: September, October, November) cloud frequency (proportion of days flagged as cloudy) derived from MODIS MOD09 internal cloud mask algorithm over 2000-2012. </w:t>
      </w:r>
    </w:p>
    <w:p w14:paraId="7AE9B330" w14:textId="40DBC2DA" w:rsidR="00524B2B" w:rsidRDefault="00524B2B">
      <w:pPr>
        <w:spacing w:before="0" w:beforeAutospacing="0" w:after="0" w:afterAutospacing="0" w:line="240" w:lineRule="auto"/>
      </w:pPr>
      <w:r>
        <w:br w:type="page"/>
      </w:r>
      <w:bookmarkStart w:id="11" w:name="_GoBack"/>
      <w:bookmarkEnd w:id="11"/>
    </w:p>
    <w:p w14:paraId="25710A10" w14:textId="77777777" w:rsidR="00524B2B" w:rsidRDefault="00524B2B" w:rsidP="00524B2B">
      <w:r>
        <w:rPr>
          <w:noProof/>
        </w:rPr>
        <w:drawing>
          <wp:inline distT="0" distB="0" distL="0" distR="0" wp14:anchorId="01D3A4DD" wp14:editId="2F686144">
            <wp:extent cx="5494922" cy="4815312"/>
            <wp:effectExtent l="0" t="0" r="0" b="1079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7380" r="9629"/>
                    <a:stretch/>
                  </pic:blipFill>
                  <pic:spPr bwMode="auto">
                    <a:xfrm>
                      <a:off x="0" y="0"/>
                      <a:ext cx="5497307" cy="4817402"/>
                    </a:xfrm>
                    <a:prstGeom prst="rect">
                      <a:avLst/>
                    </a:prstGeom>
                    <a:noFill/>
                    <a:ln>
                      <a:noFill/>
                    </a:ln>
                    <a:extLst>
                      <a:ext uri="{53640926-AAD7-44d8-BBD7-CCE9431645EC}">
                        <a14:shadowObscured xmlns:a14="http://schemas.microsoft.com/office/drawing/2010/main"/>
                      </a:ext>
                    </a:extLst>
                  </pic:spPr>
                </pic:pic>
              </a:graphicData>
            </a:graphic>
          </wp:inline>
        </w:drawing>
      </w:r>
    </w:p>
    <w:p w14:paraId="7C9BD8A8" w14:textId="77777777" w:rsidR="00524B2B" w:rsidRPr="003A7B62" w:rsidRDefault="00524B2B" w:rsidP="00524B2B">
      <w:pPr>
        <w:pStyle w:val="Caption"/>
      </w:pPr>
      <w:bookmarkStart w:id="12" w:name="_Ref251859805"/>
      <w:r>
        <w:t xml:space="preserve">Figure </w:t>
      </w:r>
      <w:fldSimple w:instr=" SEQ Figure \* ARABIC ">
        <w:r w:rsidR="00CE5D31">
          <w:rPr>
            <w:noProof/>
          </w:rPr>
          <w:t>4</w:t>
        </w:r>
      </w:fldSimple>
      <w:bookmarkEnd w:id="12"/>
      <w:r>
        <w:t xml:space="preserve">: Comparison of cloud related products for a region near </w:t>
      </w:r>
      <w:proofErr w:type="spellStart"/>
      <w:r w:rsidRPr="006A648B">
        <w:t>Parque</w:t>
      </w:r>
      <w:proofErr w:type="spellEnd"/>
      <w:r w:rsidRPr="006A648B">
        <w:t xml:space="preserve"> </w:t>
      </w:r>
      <w:proofErr w:type="spellStart"/>
      <w:r w:rsidRPr="006A648B">
        <w:t>Nacional</w:t>
      </w:r>
      <w:proofErr w:type="spellEnd"/>
      <w:r w:rsidRPr="006A648B">
        <w:t xml:space="preserve"> </w:t>
      </w:r>
      <w:proofErr w:type="spellStart"/>
      <w:r w:rsidRPr="006A648B">
        <w:t>Jaua-Sarisari</w:t>
      </w:r>
      <w:r w:rsidRPr="006A648B">
        <w:rPr>
          <w:color w:val="000000"/>
        </w:rPr>
        <w:t>ñ</w:t>
      </w:r>
      <w:r w:rsidRPr="006A648B">
        <w:t>ama</w:t>
      </w:r>
      <w:proofErr w:type="spellEnd"/>
      <w:r w:rsidRPr="006A648B">
        <w:t xml:space="preserve"> in Southern Venezuela</w:t>
      </w:r>
      <w:r>
        <w:t xml:space="preserve">.  Top left: MODCF developed in this paper (~1km resolution).  Top right: PATMOS-x AVHRR data formatted for the </w:t>
      </w:r>
      <w:r w:rsidRPr="006A648B">
        <w:t>Global Energy and Water cycle Expe</w:t>
      </w:r>
      <w:r>
        <w:t xml:space="preserve">riment (GEWEX) Cloud Assessment (1 degree, ~110km). Lower left: </w:t>
      </w:r>
      <w:proofErr w:type="spellStart"/>
      <w:r w:rsidRPr="003A7B62">
        <w:t>WorldClim</w:t>
      </w:r>
      <w:proofErr w:type="spellEnd"/>
      <w:r w:rsidRPr="003A7B62">
        <w:t xml:space="preserve"> mean annual precipitation (mm)</w:t>
      </w:r>
      <w:r>
        <w:t xml:space="preserve">. Lower right: Elevation (m).  </w:t>
      </w:r>
    </w:p>
    <w:p w14:paraId="49CF0148" w14:textId="04E9AF8C" w:rsidR="00524B2B" w:rsidRDefault="00524B2B">
      <w:pPr>
        <w:spacing w:before="0" w:beforeAutospacing="0" w:after="0" w:afterAutospacing="0" w:line="240" w:lineRule="auto"/>
      </w:pPr>
      <w:r>
        <w:br w:type="page"/>
      </w:r>
    </w:p>
    <w:p w14:paraId="14003C8B" w14:textId="77777777" w:rsidR="00524B2B" w:rsidRDefault="00524B2B">
      <w:pPr>
        <w:spacing w:before="0" w:beforeAutospacing="0" w:after="0" w:afterAutospacing="0" w:line="240" w:lineRule="auto"/>
      </w:pPr>
    </w:p>
    <w:p w14:paraId="06661459" w14:textId="77777777" w:rsidR="00524B2B" w:rsidRPr="00524B2B" w:rsidRDefault="00524B2B" w:rsidP="00524B2B"/>
    <w:p w14:paraId="13868332" w14:textId="77777777" w:rsidR="001505E9" w:rsidRDefault="001505E9">
      <w:pPr>
        <w:spacing w:before="0" w:beforeAutospacing="0" w:after="0" w:afterAutospacing="0" w:line="240" w:lineRule="auto"/>
        <w:rPr>
          <w:rFonts w:eastAsiaTheme="majorEastAsia"/>
          <w:b/>
          <w:bCs/>
        </w:rPr>
      </w:pPr>
    </w:p>
    <w:p w14:paraId="2665E1FE" w14:textId="43DD5DF2" w:rsidR="001505E9" w:rsidRDefault="001505E9" w:rsidP="001505E9">
      <w:pPr>
        <w:pStyle w:val="Heading1"/>
      </w:pPr>
      <w:commentRangeStart w:id="13"/>
      <w:r>
        <w:t>Methods</w:t>
      </w:r>
      <w:commentRangeEnd w:id="13"/>
      <w:r w:rsidR="00C8762F">
        <w:rPr>
          <w:rStyle w:val="CommentReference"/>
          <w:rFonts w:eastAsiaTheme="minorEastAsia"/>
          <w:b w:val="0"/>
          <w:bCs w:val="0"/>
        </w:rPr>
        <w:commentReference w:id="13"/>
      </w:r>
    </w:p>
    <w:p w14:paraId="777FEEE0" w14:textId="77777777" w:rsidR="001505E9" w:rsidRDefault="001505E9" w:rsidP="001505E9">
      <w:r>
        <w:t>In this study we develop and validate a 30-arc-second (</w:t>
      </w:r>
      <w:r w:rsidRPr="00BF4D95">
        <w:rPr>
          <w:rFonts w:eastAsia="ＭＳ ゴシック"/>
          <w:color w:val="000000"/>
        </w:rPr>
        <w:t>≈</w:t>
      </w:r>
      <w:r>
        <w:t xml:space="preserve">1km) </w:t>
      </w:r>
      <w:r w:rsidRPr="00BF4D95">
        <w:t>global</w:t>
      </w:r>
      <w:r>
        <w:t xml:space="preserve"> </w:t>
      </w:r>
      <w:r w:rsidRPr="00BF4D95">
        <w:t xml:space="preserve">monthly cloud frequency climatologies </w:t>
      </w:r>
      <w:r>
        <w:t xml:space="preserve">(MODCF) using an alternative MODIS cloud masking algorithm in the MOD09GA surface reflectance product.   </w:t>
      </w:r>
      <w:r w:rsidRPr="00BF4D95">
        <w:t xml:space="preserve">The </w:t>
      </w:r>
      <w:r>
        <w:t xml:space="preserve">cloud detection algorithm </w:t>
      </w:r>
      <w:r w:rsidRPr="00BF4D95">
        <w:t>include</w:t>
      </w:r>
      <w:r>
        <w:t>s</w:t>
      </w:r>
      <w:r w:rsidRPr="00BF4D95">
        <w:t xml:space="preserve"> </w:t>
      </w:r>
      <w:r>
        <w:t>two reflective and one thermal test that identify</w:t>
      </w:r>
      <w:r w:rsidRPr="00BF4D95">
        <w:t xml:space="preserve"> pixels with high infrared reflectance anomalies (e.g. fires, sun-glint</w:t>
      </w:r>
      <w:r>
        <w:t>,</w:t>
      </w:r>
      <w:r w:rsidRPr="00BF4D95">
        <w:t xml:space="preserve"> and high albedo surfaces) with respect to </w:t>
      </w:r>
      <w:r>
        <w:t xml:space="preserve">surface </w:t>
      </w:r>
      <w:r w:rsidRPr="00BF4D95">
        <w:t>air temperature</w:t>
      </w:r>
      <w:r>
        <w:t xml:space="preserve"> (see Supplementary Materials for details)</w:t>
      </w:r>
      <w:r w:rsidRPr="00BF4D95">
        <w:t xml:space="preserve">. </w:t>
      </w:r>
      <w:r>
        <w:t xml:space="preserve">  We processed the daily February 2000 – March 2014 MOD09GA archive (approximately 260TB of data) </w:t>
      </w:r>
      <w:r w:rsidRPr="00BF4D95">
        <w:t xml:space="preserve">to </w:t>
      </w:r>
      <w:r>
        <w:t>calculate the inter-annual monthly mean and standard deviation of cloud frequency. We then removed artifacts resulting from the incomplete daily coverage of the MODIS orbit and masked high-albedo pixels that led to inflated cloud frequencies in some areas (see Supplementary Materials for details).</w:t>
      </w:r>
    </w:p>
    <w:p w14:paraId="5EC6774B" w14:textId="77777777" w:rsidR="001505E9" w:rsidRPr="001505E9" w:rsidRDefault="001505E9" w:rsidP="001505E9"/>
    <w:sectPr w:rsidR="001505E9" w:rsidRPr="001505E9" w:rsidSect="006E6F4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 Wilson" w:date="2014-06-12T16:36:00Z" w:initials="AW">
    <w:p w14:paraId="48FCFC83" w14:textId="77777777" w:rsidR="00981BB1" w:rsidRDefault="00981BB1">
      <w:pPr>
        <w:pStyle w:val="CommentText"/>
      </w:pPr>
      <w:r>
        <w:rPr>
          <w:rStyle w:val="CommentReference"/>
        </w:rPr>
        <w:annotationRef/>
      </w:r>
      <w:r>
        <w:t>Spatial heterogeneity within 360 grid to emphasize areas with high variability. Distributions:   IQR range.</w:t>
      </w:r>
    </w:p>
    <w:p w14:paraId="62160A68" w14:textId="77777777" w:rsidR="00981BB1" w:rsidRDefault="00981BB1">
      <w:pPr>
        <w:pStyle w:val="CommentText"/>
      </w:pPr>
    </w:p>
    <w:p w14:paraId="2580E0B7" w14:textId="07B4EA41" w:rsidR="00981BB1" w:rsidRDefault="00981BB1">
      <w:pPr>
        <w:pStyle w:val="CommentText"/>
      </w:pPr>
      <w:r>
        <w:t>Two histograms: spatial vs. temporal distributions.</w:t>
      </w:r>
    </w:p>
    <w:p w14:paraId="5A1D4783" w14:textId="77777777" w:rsidR="00981BB1" w:rsidRDefault="00981BB1">
      <w:pPr>
        <w:pStyle w:val="CommentText"/>
      </w:pPr>
    </w:p>
    <w:p w14:paraId="239E8D14" w14:textId="1496F7E2" w:rsidR="00981BB1" w:rsidRDefault="00981BB1">
      <w:pPr>
        <w:pStyle w:val="CommentText"/>
      </w:pPr>
      <w:r>
        <w:t>4 main figures</w:t>
      </w:r>
    </w:p>
    <w:p w14:paraId="5C399F20" w14:textId="77777777" w:rsidR="00981BB1" w:rsidRDefault="00981BB1">
      <w:pPr>
        <w:pStyle w:val="CommentText"/>
      </w:pPr>
    </w:p>
    <w:p w14:paraId="11ECA5CD" w14:textId="77777777" w:rsidR="00981BB1" w:rsidRDefault="00981BB1">
      <w:pPr>
        <w:pStyle w:val="CommentText"/>
      </w:pPr>
      <w:r>
        <w:t xml:space="preserve"> Pixels over some threshold</w:t>
      </w:r>
    </w:p>
    <w:p w14:paraId="500A415A" w14:textId="77777777" w:rsidR="00981BB1" w:rsidRDefault="00981BB1">
      <w:pPr>
        <w:pStyle w:val="CommentText"/>
      </w:pPr>
    </w:p>
    <w:p w14:paraId="6E63EDA0" w14:textId="397A0D1F" w:rsidR="00981BB1" w:rsidRDefault="00981BB1">
      <w:pPr>
        <w:pStyle w:val="CommentText"/>
      </w:pPr>
      <w:r>
        <w:t xml:space="preserve">Trends </w:t>
      </w:r>
    </w:p>
    <w:p w14:paraId="0AA00F5D" w14:textId="77777777" w:rsidR="00981BB1" w:rsidRDefault="00981BB1">
      <w:pPr>
        <w:pStyle w:val="CommentText"/>
      </w:pPr>
    </w:p>
    <w:p w14:paraId="1CFB9683" w14:textId="2C681CB4" w:rsidR="00981BB1" w:rsidRDefault="00981BB1">
      <w:pPr>
        <w:pStyle w:val="CommentText"/>
      </w:pPr>
      <w:r>
        <w:t>Compare spatial detail</w:t>
      </w:r>
    </w:p>
    <w:p w14:paraId="347A0717" w14:textId="6C8FCED1" w:rsidR="00981BB1" w:rsidRDefault="00981BB1">
      <w:pPr>
        <w:pStyle w:val="CommentText"/>
      </w:pPr>
      <w:proofErr w:type="gramStart"/>
      <w:r>
        <w:t>1  places</w:t>
      </w:r>
      <w:proofErr w:type="gramEnd"/>
      <w:r>
        <w:t xml:space="preserve"> above 1km with rest of world</w:t>
      </w:r>
    </w:p>
    <w:p w14:paraId="24FBEA34" w14:textId="2484F7B5" w:rsidR="00981BB1" w:rsidRDefault="00981BB1">
      <w:pPr>
        <w:pStyle w:val="CommentText"/>
      </w:pPr>
      <w:proofErr w:type="gramStart"/>
      <w:r>
        <w:t>2  Islands</w:t>
      </w:r>
      <w:proofErr w:type="gramEnd"/>
      <w:r>
        <w:t xml:space="preserve"> with rest of world</w:t>
      </w:r>
    </w:p>
    <w:p w14:paraId="1C1FA8D5" w14:textId="059CB133" w:rsidR="00981BB1" w:rsidRDefault="00981BB1">
      <w:pPr>
        <w:pStyle w:val="CommentText"/>
      </w:pPr>
      <w:r>
        <w:t>3 aspects in rain shadows</w:t>
      </w:r>
    </w:p>
    <w:p w14:paraId="1B5D52BD" w14:textId="7BD13F93" w:rsidR="00981BB1" w:rsidRDefault="00981BB1">
      <w:pPr>
        <w:pStyle w:val="CommentText"/>
      </w:pPr>
      <w:r>
        <w:t xml:space="preserve">    </w:t>
      </w:r>
      <w:proofErr w:type="spellStart"/>
      <w:proofErr w:type="gramStart"/>
      <w:r>
        <w:t>andes</w:t>
      </w:r>
      <w:proofErr w:type="spellEnd"/>
      <w:proofErr w:type="gramEnd"/>
      <w:r>
        <w:t xml:space="preserve">     </w:t>
      </w:r>
    </w:p>
    <w:p w14:paraId="7EB054BE" w14:textId="77777777" w:rsidR="00981BB1" w:rsidRDefault="00981BB1">
      <w:pPr>
        <w:pStyle w:val="CommentText"/>
      </w:pPr>
    </w:p>
    <w:p w14:paraId="4DAFED57" w14:textId="77777777" w:rsidR="00981BB1" w:rsidRDefault="00981BB1">
      <w:pPr>
        <w:pStyle w:val="CommentText"/>
      </w:pPr>
    </w:p>
    <w:p w14:paraId="75DE71A4" w14:textId="77777777" w:rsidR="00981BB1" w:rsidRDefault="00981BB1"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proofErr w:type="gramStart"/>
      <w:r>
        <w:t>check</w:t>
      </w:r>
      <w:proofErr w:type="gramEnd"/>
      <w:r>
        <w:t xml:space="preserve"> </w:t>
      </w:r>
      <w:proofErr w:type="spellStart"/>
      <w:r>
        <w:t>weigelt</w:t>
      </w:r>
      <w:proofErr w:type="spellEnd"/>
      <w:r>
        <w:t xml:space="preserve"> </w:t>
      </w:r>
      <w:proofErr w:type="spellStart"/>
      <w:r>
        <w:t>pnas</w:t>
      </w:r>
      <w:proofErr w:type="spellEnd"/>
      <w:r>
        <w:t xml:space="preserve"> paper</w:t>
      </w:r>
      <w:r>
        <w:br/>
      </w:r>
      <w:r>
        <w:br/>
      </w:r>
      <w:r>
        <w:rPr>
          <w:rFonts w:ascii="Helvetica Neue" w:hAnsi="Helvetica Neue" w:cs="Helvetica Neue"/>
          <w:color w:val="606060"/>
          <w:sz w:val="26"/>
          <w:szCs w:val="26"/>
        </w:rPr>
        <w:t>Amazing detail of cloud cover</w:t>
      </w:r>
    </w:p>
    <w:p w14:paraId="71BA9FF4" w14:textId="77777777" w:rsidR="00981BB1" w:rsidRDefault="00981BB1"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confirms</w:t>
      </w:r>
      <w:proofErr w:type="gramEnd"/>
      <w:r>
        <w:rPr>
          <w:rFonts w:ascii="Helvetica Neue" w:hAnsi="Helvetica Neue" w:cs="Helvetica Neue"/>
          <w:color w:val="606060"/>
          <w:sz w:val="26"/>
          <w:szCs w:val="26"/>
        </w:rPr>
        <w:t xml:space="preserve"> detail in some regions with real differences</w:t>
      </w:r>
    </w:p>
    <w:p w14:paraId="1F974BC1" w14:textId="77777777" w:rsidR="00981BB1" w:rsidRDefault="00981BB1"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r>
        <w:rPr>
          <w:rFonts w:ascii="Helvetica Neue" w:hAnsi="Helvetica Neue" w:cs="Helvetica Neue"/>
          <w:color w:val="606060"/>
          <w:sz w:val="26"/>
          <w:szCs w:val="26"/>
        </w:rPr>
        <w:t>Getting it wrong in landscape (interpolated precipitation layers)</w:t>
      </w:r>
    </w:p>
    <w:p w14:paraId="0A41E530" w14:textId="77777777" w:rsidR="00981BB1" w:rsidRDefault="00981BB1"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biodiversity</w:t>
      </w:r>
      <w:proofErr w:type="gramEnd"/>
      <w:r>
        <w:rPr>
          <w:rFonts w:ascii="Helvetica Neue" w:hAnsi="Helvetica Neue" w:cs="Helvetica Neue"/>
          <w:color w:val="606060"/>
          <w:sz w:val="26"/>
          <w:szCs w:val="26"/>
        </w:rPr>
        <w:t xml:space="preserve"> research</w:t>
      </w:r>
    </w:p>
    <w:p w14:paraId="1D020D26" w14:textId="77777777" w:rsidR="00981BB1" w:rsidRDefault="00981BB1" w:rsidP="005564CD">
      <w:pPr>
        <w:widowControl w:val="0"/>
        <w:numPr>
          <w:ilvl w:val="0"/>
          <w:numId w:val="5"/>
        </w:numPr>
        <w:tabs>
          <w:tab w:val="left" w:pos="220"/>
          <w:tab w:val="left" w:pos="720"/>
        </w:tabs>
        <w:autoSpaceDE w:val="0"/>
        <w:autoSpaceDN w:val="0"/>
        <w:adjustRightInd w:val="0"/>
        <w:spacing w:before="0" w:beforeAutospacing="0" w:after="0" w:afterAutospacing="0" w:line="240" w:lineRule="auto"/>
        <w:ind w:hanging="720"/>
        <w:rPr>
          <w:rFonts w:ascii="Helvetica Neue" w:hAnsi="Helvetica Neue" w:cs="Helvetica Neue"/>
          <w:color w:val="606060"/>
          <w:sz w:val="26"/>
          <w:szCs w:val="26"/>
        </w:rPr>
      </w:pPr>
      <w:proofErr w:type="gramStart"/>
      <w:r>
        <w:rPr>
          <w:rFonts w:ascii="Helvetica Neue" w:hAnsi="Helvetica Neue" w:cs="Helvetica Neue"/>
          <w:color w:val="606060"/>
          <w:sz w:val="26"/>
          <w:szCs w:val="26"/>
        </w:rPr>
        <w:t>global</w:t>
      </w:r>
      <w:proofErr w:type="gramEnd"/>
      <w:r>
        <w:rPr>
          <w:rFonts w:ascii="Helvetica Neue" w:hAnsi="Helvetica Neue" w:cs="Helvetica Neue"/>
          <w:color w:val="606060"/>
          <w:sz w:val="26"/>
          <w:szCs w:val="26"/>
        </w:rPr>
        <w:t xml:space="preserve"> picture</w:t>
      </w:r>
    </w:p>
    <w:p w14:paraId="72BF32CF" w14:textId="77777777" w:rsidR="00981BB1" w:rsidRDefault="00981BB1"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inter</w:t>
      </w:r>
      <w:proofErr w:type="gramEnd"/>
      <w:r>
        <w:rPr>
          <w:rFonts w:ascii="Helvetica Neue" w:hAnsi="Helvetica Neue" w:cs="Helvetica Neue"/>
          <w:color w:val="606060"/>
          <w:sz w:val="26"/>
          <w:szCs w:val="26"/>
        </w:rPr>
        <w:t xml:space="preserve"> vs. intra annual variability</w:t>
      </w:r>
    </w:p>
    <w:p w14:paraId="2C0D1E65" w14:textId="77777777" w:rsidR="00981BB1" w:rsidRDefault="00981BB1"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roofErr w:type="gramStart"/>
      <w:r>
        <w:rPr>
          <w:rFonts w:ascii="Helvetica Neue" w:hAnsi="Helvetica Neue" w:cs="Helvetica Neue"/>
          <w:color w:val="606060"/>
          <w:sz w:val="26"/>
          <w:szCs w:val="26"/>
        </w:rPr>
        <w:t>hotspots</w:t>
      </w:r>
      <w:proofErr w:type="gramEnd"/>
      <w:r>
        <w:rPr>
          <w:rFonts w:ascii="Helvetica Neue" w:hAnsi="Helvetica Neue" w:cs="Helvetica Neue"/>
          <w:color w:val="606060"/>
          <w:sz w:val="26"/>
          <w:szCs w:val="26"/>
        </w:rPr>
        <w:t xml:space="preserve"> of cloud extremes</w:t>
      </w:r>
    </w:p>
    <w:p w14:paraId="0E53D173" w14:textId="77777777" w:rsidR="00981BB1" w:rsidRDefault="00981BB1" w:rsidP="005564CD">
      <w:pPr>
        <w:widowControl w:val="0"/>
        <w:numPr>
          <w:ilvl w:val="1"/>
          <w:numId w:val="5"/>
        </w:numPr>
        <w:tabs>
          <w:tab w:val="left" w:pos="940"/>
          <w:tab w:val="left" w:pos="1440"/>
        </w:tabs>
        <w:autoSpaceDE w:val="0"/>
        <w:autoSpaceDN w:val="0"/>
        <w:adjustRightInd w:val="0"/>
        <w:spacing w:before="0" w:beforeAutospacing="0" w:after="0" w:afterAutospacing="0" w:line="240" w:lineRule="auto"/>
        <w:ind w:left="1440" w:hanging="1440"/>
        <w:rPr>
          <w:rFonts w:ascii="Helvetica Neue" w:hAnsi="Helvetica Neue" w:cs="Helvetica Neue"/>
          <w:color w:val="606060"/>
          <w:sz w:val="26"/>
          <w:szCs w:val="26"/>
        </w:rPr>
      </w:pPr>
    </w:p>
    <w:p w14:paraId="7131073B" w14:textId="4096EA91" w:rsidR="00981BB1" w:rsidRDefault="00981BB1" w:rsidP="005564CD">
      <w:pPr>
        <w:pStyle w:val="CommentText"/>
        <w:rPr>
          <w:rFonts w:ascii="Helvetica Neue" w:hAnsi="Helvetica Neue" w:cs="Helvetica Neue"/>
          <w:color w:val="606060"/>
          <w:sz w:val="26"/>
          <w:szCs w:val="26"/>
        </w:rPr>
      </w:pPr>
      <w:r>
        <w:rPr>
          <w:rFonts w:ascii="Helvetica Neue" w:hAnsi="Helvetica Neue" w:cs="Helvetica Neue"/>
          <w:color w:val="606060"/>
          <w:sz w:val="26"/>
          <w:szCs w:val="26"/>
        </w:rPr>
        <w:t>New lens to look at the planet and monitor change cloud forest-environment niches could be shifting/disappearing</w:t>
      </w:r>
    </w:p>
    <w:p w14:paraId="35BC1C7B" w14:textId="77777777" w:rsidR="00981BB1" w:rsidRDefault="00981BB1" w:rsidP="005564CD">
      <w:pPr>
        <w:pStyle w:val="CommentText"/>
        <w:rPr>
          <w:rFonts w:ascii="Helvetica Neue" w:hAnsi="Helvetica Neue" w:cs="Helvetica Neue"/>
          <w:color w:val="606060"/>
          <w:sz w:val="26"/>
          <w:szCs w:val="26"/>
        </w:rPr>
      </w:pPr>
    </w:p>
    <w:p w14:paraId="0C9D6D7C" w14:textId="77777777" w:rsidR="00981BB1" w:rsidRDefault="00981BB1" w:rsidP="005564CD">
      <w:pPr>
        <w:pStyle w:val="CommentText"/>
        <w:rPr>
          <w:rFonts w:ascii="Helvetica Neue" w:hAnsi="Helvetica Neue" w:cs="Helvetica Neue"/>
          <w:color w:val="606060"/>
          <w:sz w:val="26"/>
          <w:szCs w:val="26"/>
        </w:rPr>
      </w:pPr>
    </w:p>
    <w:p w14:paraId="0E7DD683" w14:textId="4A1A292B" w:rsidR="00981BB1" w:rsidRDefault="00981BB1" w:rsidP="005564CD">
      <w:pPr>
        <w:pStyle w:val="CommentText"/>
      </w:pPr>
    </w:p>
  </w:comment>
  <w:comment w:id="1" w:author="Adam Wilson" w:date="2014-06-05T12:22:00Z" w:initials="AW">
    <w:p w14:paraId="337CD408" w14:textId="77777777" w:rsidR="00981BB1" w:rsidRPr="005564CD" w:rsidRDefault="00981BB1" w:rsidP="005564CD">
      <w:pPr>
        <w:rPr>
          <w:rFonts w:ascii="Times" w:eastAsia="Times New Roman" w:hAnsi="Times"/>
          <w:sz w:val="20"/>
          <w:szCs w:val="20"/>
        </w:rPr>
      </w:pPr>
      <w:r>
        <w:rPr>
          <w:rStyle w:val="CommentReference"/>
        </w:rPr>
        <w:annotationRef/>
      </w:r>
      <w:r w:rsidRPr="005564CD">
        <w:rPr>
          <w:rFonts w:ascii="Arial" w:eastAsia="Times New Roman" w:hAnsi="Arial" w:cs="Arial"/>
          <w:color w:val="222222"/>
          <w:sz w:val="20"/>
          <w:szCs w:val="20"/>
          <w:shd w:val="clear" w:color="auto" w:fill="FFFFFF"/>
        </w:rPr>
        <w:t>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40BCF63E" w14:textId="2C3F8450" w:rsidR="00981BB1" w:rsidRDefault="00981BB1">
      <w:pPr>
        <w:pStyle w:val="CommentText"/>
      </w:pPr>
    </w:p>
  </w:comment>
  <w:comment w:id="2" w:author="Adam Wilson" w:date="2014-06-12T13:44:00Z" w:initials="AW">
    <w:p w14:paraId="6C8CB20C" w14:textId="59E6CABE" w:rsidR="00981BB1" w:rsidRDefault="00981BB1">
      <w:pPr>
        <w:pStyle w:val="CommentText"/>
      </w:pPr>
      <w:r>
        <w:rPr>
          <w:rStyle w:val="CommentReference"/>
        </w:rPr>
        <w:annotationRef/>
      </w:r>
      <w:r>
        <w:t xml:space="preserve">Citation needed?  Could point to 1000s of </w:t>
      </w:r>
      <w:proofErr w:type="spellStart"/>
      <w:r>
        <w:t>worldclim</w:t>
      </w:r>
      <w:proofErr w:type="spellEnd"/>
      <w:r>
        <w:t xml:space="preserve"> citations?</w:t>
      </w:r>
    </w:p>
  </w:comment>
  <w:comment w:id="3" w:author="Adam Wilson" w:date="2014-06-12T13:55:00Z" w:initials="AW">
    <w:p w14:paraId="616649E4" w14:textId="54C62902" w:rsidR="00981BB1" w:rsidRDefault="00981BB1">
      <w:pPr>
        <w:pStyle w:val="CommentText"/>
      </w:pPr>
      <w:r>
        <w:rPr>
          <w:rStyle w:val="CommentReference"/>
        </w:rPr>
        <w:annotationRef/>
      </w:r>
      <w:r>
        <w:t>Useful example of the kind of effort needed?  Could also move this up where the study is mentioned…</w:t>
      </w:r>
    </w:p>
  </w:comment>
  <w:comment w:id="4" w:author="Adam Wilson" w:date="2014-06-12T13:48:00Z" w:initials="AW">
    <w:p w14:paraId="372D206A" w14:textId="1F1DC66C" w:rsidR="00981BB1" w:rsidRDefault="00981BB1">
      <w:pPr>
        <w:pStyle w:val="CommentText"/>
      </w:pPr>
      <w:r>
        <w:rPr>
          <w:rStyle w:val="CommentReference"/>
        </w:rPr>
        <w:annotationRef/>
      </w:r>
      <w:r>
        <w:t>Good name?</w:t>
      </w:r>
    </w:p>
  </w:comment>
  <w:comment w:id="5" w:author="Adam Wilson" w:date="2014-06-13T10:56:00Z" w:initials="AW">
    <w:p w14:paraId="47F330DD" w14:textId="40F3795E" w:rsidR="00981BB1" w:rsidRDefault="00981BB1">
      <w:pPr>
        <w:pStyle w:val="CommentText"/>
      </w:pPr>
      <w:r>
        <w:rPr>
          <w:rStyle w:val="CommentReference"/>
        </w:rPr>
        <w:annotationRef/>
      </w:r>
      <w:r>
        <w:t>Need to add details here once data is finalized</w:t>
      </w:r>
    </w:p>
  </w:comment>
  <w:comment w:id="6" w:author="Adam Wilson" w:date="2014-06-12T15:42:00Z" w:initials="AW">
    <w:p w14:paraId="0306F880" w14:textId="77777777" w:rsidR="00981BB1" w:rsidRDefault="00981BB1" w:rsidP="00262CD0">
      <w:r>
        <w:rPr>
          <w:rStyle w:val="CommentReference"/>
        </w:rPr>
        <w:annotationRef/>
      </w:r>
      <w:r>
        <w:t>From Walter:</w:t>
      </w:r>
      <w:r>
        <w:br/>
        <w:t xml:space="preserve"># Cloud </w:t>
      </w:r>
      <w:proofErr w:type="gramStart"/>
      <w:r>
        <w:t>forest ?</w:t>
      </w:r>
      <w:proofErr w:type="gramEnd"/>
    </w:p>
    <w:p w14:paraId="3D77E5F8" w14:textId="77777777" w:rsidR="00981BB1" w:rsidRDefault="00981BB1" w:rsidP="00262CD0">
      <w:r>
        <w:fldChar w:fldCharType="begin"/>
      </w:r>
      <w:r>
        <w:instrText xml:space="preserve"> ADDIN ZOTERO_ITEM CSL_CITATION {"citationID":"1feopeerht","properties":{"formattedCitation":"(Mulligan 2010; Nair et al. 2008)","plainCitation":"(Mulligan 2010; Nair et al. 2008)"},"citationItems":[{"id":3983,"uris":["http://zotero.org/users/70825/items/TBFXG6FB"],"uri":["http://zotero.org/users/70825/items/TBFXG6FB"],"itemData":{"id":3983,"type":"chapter","title":"Modelling the tropics-wide extent and distribution of cloud forest and cloud forest loss, with implications for conservation priority","container-title":"Tropical Montane Cloud Forests: Science for Conservation and Management","publisher":"Cambridge University Press","page":"14-38","source":"Google Books","abstract":"This volume represents a uniquely comprehensive overview of our current knowledge on tropical montane cloud forests. 72 chapters cover a wide spectrum of topics including cloud forest distribution, climate, soils, biodiversity, hydrological processes, hydrochemistry and water quality, climate change impacts, and cloud forest conservation, management, and restoration. The final chapter presents a major synthesis by some of the world's leading cloud forest researchers, which summarizes our current knowledge and considers the sustainability of these forests in an ever-changing world. This book presents state-of-the-art knowledge concerning cloud forest occurrence and status, as well as the biological and hydrological value of these unique forests. The presentation is academic but with a firm practical emphasis. It will serve as a core reference for academic researchers and students of environmental science and ecology, as well as practitioners (natural resources management, forest conservation) and decision makers at local, national, and international levels.","ISBN":"9781139494557","language":"en","container-author":[{"family":"Bruijnzeel","given":"L. A."},{"family":"Scatena","given":"F. N."},{"family":"Hamilton","given":"L. S."}],"author":[{"family":"Mulligan","given":"Mark"}],"issued":{"date-parts":[["2010"]]}}},{"id":3576,"uris":["http://zotero.org/users/70825/items/AKR6MMIS"],"uri":["http://zotero.org/users/70825/items/AKR6MMIS"],"itemData":{"id":3576,"type":"article-journal","title":"Biogeography of Tropical Montane Cloud Forests. Part II: Mapping of Orographic Cloud Immersion","container-title":"Journal of Applied Meteorology and Climatology","page":"2183-2197","volume":"47","issue":"8","source":"CrossRef","DOI":"10.1175/2007JAMC1819.1","ISSN":"1558-8424, 1558-8432","shortTitle":"Biogeography of Tropical Montane Cloud Forests. Part II","author":[{"family":"Nair","given":"Udaysankar S."},{"family":"Asefi","given":"Salvi"},{"family":"Welch","given":"Ronald M."},{"family":"Ray","given":"D. K."},{"family":"Lawton","given":"Robert O."},{"family":"Manoharan","given":"Vani Starry"},{"family":"Mulligan","given":"Mark"},{"family":"Sever","given":"Tom L."},{"family":"Irwin","given":"Daniel"},{"family":"Pounds","given":"J. Alan"}],"issued":{"date-parts":[["2008",8]]},"accessed":{"date-parts":[["2013",4,1]]}}}],"schema":"https://github.com/citation-style-language/schema/raw/master/csl-citation.json"} </w:instrText>
      </w:r>
      <w:r>
        <w:fldChar w:fldCharType="separate"/>
      </w:r>
      <w:r>
        <w:rPr>
          <w:noProof/>
        </w:rPr>
        <w:t>(Mulligan 2010; Nair et al. 2008)</w:t>
      </w:r>
      <w:r>
        <w:fldChar w:fldCharType="end"/>
      </w:r>
      <w:r>
        <w:t xml:space="preserve"> </w:t>
      </w:r>
    </w:p>
    <w:p w14:paraId="3BBE4006" w14:textId="77777777" w:rsidR="00981BB1" w:rsidRDefault="00981BB1" w:rsidP="00262CD0"/>
    <w:p w14:paraId="0CAB0A5D" w14:textId="77777777" w:rsidR="00981BB1" w:rsidRDefault="00981BB1" w:rsidP="00262CD0">
      <w:r>
        <w:t># Plants or Animals on different mountain sides, or in deserts near ocean (fog-dependent species in Namib?)? Simply model 1-2 species with and without cloud layers, show maps, improvement in AUC etc.</w:t>
      </w:r>
    </w:p>
    <w:p w14:paraId="18B93FA5" w14:textId="77777777" w:rsidR="00981BB1" w:rsidRDefault="00981BB1" w:rsidP="00262CD0"/>
    <w:p w14:paraId="15CB56B7" w14:textId="77777777" w:rsidR="00981BB1" w:rsidRDefault="00981BB1" w:rsidP="00262CD0">
      <w:pPr>
        <w:rPr>
          <w:rFonts w:ascii="Calibri" w:hAnsi="Calibri"/>
          <w:color w:val="1F497D"/>
          <w:sz w:val="22"/>
          <w:szCs w:val="22"/>
        </w:rPr>
      </w:pPr>
      <w:hyperlink r:id="rId1" w:history="1">
        <w:r>
          <w:rPr>
            <w:rStyle w:val="Hyperlink"/>
            <w:rFonts w:ascii="Calibri" w:hAnsi="Calibri"/>
            <w:sz w:val="22"/>
            <w:szCs w:val="22"/>
          </w:rPr>
          <w:t>http://www.mappinglife.org/Adelomyia%20melanogenys</w:t>
        </w:r>
      </w:hyperlink>
    </w:p>
    <w:p w14:paraId="34CA5FAE" w14:textId="77777777" w:rsidR="00981BB1" w:rsidRDefault="00981BB1" w:rsidP="00262CD0">
      <w:pPr>
        <w:rPr>
          <w:rFonts w:ascii="Calibri" w:hAnsi="Calibri"/>
          <w:color w:val="1F497D"/>
          <w:sz w:val="22"/>
          <w:szCs w:val="22"/>
        </w:rPr>
      </w:pPr>
      <w:hyperlink r:id="rId2" w:history="1">
        <w:r>
          <w:rPr>
            <w:rStyle w:val="Hyperlink"/>
            <w:rFonts w:ascii="Calibri" w:hAnsi="Calibri"/>
            <w:sz w:val="22"/>
            <w:szCs w:val="22"/>
          </w:rPr>
          <w:t>http://www.mappinglife.org/Microryzomys%20minutus</w:t>
        </w:r>
      </w:hyperlink>
    </w:p>
    <w:p w14:paraId="52C56EB3" w14:textId="77777777" w:rsidR="00981BB1" w:rsidRDefault="00981BB1" w:rsidP="00262CD0">
      <w:r>
        <w:tab/>
      </w:r>
    </w:p>
    <w:p w14:paraId="7B34B6B8" w14:textId="77777777" w:rsidR="00981BB1" w:rsidRDefault="00981BB1" w:rsidP="00262CD0">
      <w:r>
        <w:t>And her some potential plants to pick from:</w:t>
      </w:r>
    </w:p>
    <w:p w14:paraId="3052AE0D" w14:textId="77777777" w:rsidR="00981BB1" w:rsidRPr="005040E6" w:rsidRDefault="00981BB1" w:rsidP="00262CD0">
      <w:pPr>
        <w:rPr>
          <w:color w:val="0000FF" w:themeColor="hyperlink"/>
          <w:sz w:val="22"/>
          <w:szCs w:val="22"/>
          <w:u w:val="single"/>
        </w:rPr>
      </w:pPr>
      <w:hyperlink r:id="rId3" w:history="1">
        <w:r w:rsidRPr="005D60C2">
          <w:rPr>
            <w:rStyle w:val="Hyperlink"/>
            <w:sz w:val="22"/>
            <w:szCs w:val="22"/>
          </w:rPr>
          <w:t>http://globaltrees.org/wp-content/uploads/2013/09/MexicanRL-low_res.pdf</w:t>
        </w:r>
      </w:hyperlink>
      <w:r>
        <w:rPr>
          <w:sz w:val="22"/>
          <w:szCs w:val="22"/>
        </w:rPr>
        <w:t xml:space="preserve"> </w:t>
      </w:r>
    </w:p>
    <w:p w14:paraId="6EEBF047" w14:textId="77777777" w:rsidR="00981BB1" w:rsidRDefault="00981BB1" w:rsidP="00262CD0">
      <w:pPr>
        <w:pStyle w:val="CommentText"/>
      </w:pPr>
      <w:r>
        <w:t>I’m not sure how convincing it would be to add a simple SDM here to justify the product.  Seems better to rely on more thorough studies of cloud cover that point to how important it is.  What do you think?</w:t>
      </w:r>
    </w:p>
  </w:comment>
  <w:comment w:id="7" w:author="Adam Wilson" w:date="2014-06-12T16:24:00Z" w:initials="AW">
    <w:p w14:paraId="24188156" w14:textId="0B772F47" w:rsidR="00981BB1" w:rsidRDefault="00981BB1">
      <w:pPr>
        <w:pStyle w:val="CommentText"/>
      </w:pPr>
      <w:r>
        <w:rPr>
          <w:rStyle w:val="CommentReference"/>
        </w:rPr>
        <w:annotationRef/>
      </w:r>
      <w:r>
        <w:t>Just a placeholder for snippets that don’t seem to fit now…</w:t>
      </w:r>
    </w:p>
  </w:comment>
  <w:comment w:id="8" w:author="Adam Wilson" w:date="2014-06-13T12:38:00Z" w:initials="AW">
    <w:p w14:paraId="12381E07" w14:textId="1F5A77E4" w:rsidR="00CE5D31" w:rsidRDefault="00CE5D31">
      <w:pPr>
        <w:pStyle w:val="CommentText"/>
      </w:pPr>
      <w:r>
        <w:rPr>
          <w:rStyle w:val="CommentReference"/>
        </w:rPr>
        <w:annotationRef/>
      </w:r>
      <w:r>
        <w:t>Fix color bars and background of panel c.  Include regional plots as well?</w:t>
      </w:r>
    </w:p>
  </w:comment>
  <w:comment w:id="10" w:author="Adam Wilson" w:date="2014-06-13T12:39:00Z" w:initials="AW">
    <w:p w14:paraId="4C5D684B" w14:textId="56EBEE48" w:rsidR="00981BB1" w:rsidRDefault="00981BB1">
      <w:pPr>
        <w:pStyle w:val="CommentText"/>
      </w:pPr>
      <w:r>
        <w:rPr>
          <w:rStyle w:val="CommentReference"/>
        </w:rPr>
        <w:annotationRef/>
      </w:r>
      <w:r>
        <w:t>Will switch color key to match blue-&gt;</w:t>
      </w:r>
      <w:proofErr w:type="gramStart"/>
      <w:r>
        <w:t>white</w:t>
      </w:r>
      <w:r w:rsidR="00CE5D31">
        <w:t xml:space="preserve">  Might</w:t>
      </w:r>
      <w:proofErr w:type="gramEnd"/>
      <w:r w:rsidR="00CE5D31">
        <w:t xml:space="preserve"> not need this…</w:t>
      </w:r>
    </w:p>
  </w:comment>
  <w:comment w:id="13" w:author="Adam Wilson" w:date="2014-06-13T10:23:00Z" w:initials="AW">
    <w:p w14:paraId="4DF7E713" w14:textId="2C4326A5" w:rsidR="00981BB1" w:rsidRDefault="00981BB1">
      <w:pPr>
        <w:pStyle w:val="CommentText"/>
      </w:pPr>
      <w:r>
        <w:rPr>
          <w:rStyle w:val="CommentReference"/>
        </w:rPr>
        <w:annotationRef/>
      </w:r>
      <w:r>
        <w:t>Not sure how much to put here vs. the SM.  We could put up to 3000 words, but usually it seems this is quite short and most materials are in the SM…</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1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E200AF"/>
    <w:multiLevelType w:val="hybridMultilevel"/>
    <w:tmpl w:val="BF64D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2A3DF2"/>
    <w:multiLevelType w:val="hybridMultilevel"/>
    <w:tmpl w:val="67302A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9D6A18"/>
    <w:multiLevelType w:val="multilevel"/>
    <w:tmpl w:val="BE5440D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7BD90519"/>
    <w:multiLevelType w:val="hybridMultilevel"/>
    <w:tmpl w:val="61404F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0436"/>
    <w:rsid w:val="000039E6"/>
    <w:rsid w:val="00003CD2"/>
    <w:rsid w:val="00004D33"/>
    <w:rsid w:val="00004E31"/>
    <w:rsid w:val="000115D4"/>
    <w:rsid w:val="00011936"/>
    <w:rsid w:val="0002541A"/>
    <w:rsid w:val="00031978"/>
    <w:rsid w:val="000416F5"/>
    <w:rsid w:val="00041E0D"/>
    <w:rsid w:val="0004259B"/>
    <w:rsid w:val="00043E1C"/>
    <w:rsid w:val="00047693"/>
    <w:rsid w:val="0005205D"/>
    <w:rsid w:val="000532CC"/>
    <w:rsid w:val="00054083"/>
    <w:rsid w:val="00057993"/>
    <w:rsid w:val="00062EDE"/>
    <w:rsid w:val="000640BB"/>
    <w:rsid w:val="00064C03"/>
    <w:rsid w:val="00067993"/>
    <w:rsid w:val="0007055D"/>
    <w:rsid w:val="00091D4F"/>
    <w:rsid w:val="00095DED"/>
    <w:rsid w:val="00097B9F"/>
    <w:rsid w:val="000A16F9"/>
    <w:rsid w:val="000A5691"/>
    <w:rsid w:val="000A7EB8"/>
    <w:rsid w:val="000B59C0"/>
    <w:rsid w:val="000B766C"/>
    <w:rsid w:val="000B7CBB"/>
    <w:rsid w:val="000C10AE"/>
    <w:rsid w:val="000C6B0F"/>
    <w:rsid w:val="000D0D59"/>
    <w:rsid w:val="000D1192"/>
    <w:rsid w:val="000D5A27"/>
    <w:rsid w:val="000D682B"/>
    <w:rsid w:val="000D6E7C"/>
    <w:rsid w:val="000E122C"/>
    <w:rsid w:val="000E316B"/>
    <w:rsid w:val="000E60E9"/>
    <w:rsid w:val="000F1A2D"/>
    <w:rsid w:val="000F69B2"/>
    <w:rsid w:val="001035C5"/>
    <w:rsid w:val="001109B8"/>
    <w:rsid w:val="00111D05"/>
    <w:rsid w:val="00113709"/>
    <w:rsid w:val="00117F7E"/>
    <w:rsid w:val="00120A5B"/>
    <w:rsid w:val="00120BF4"/>
    <w:rsid w:val="00125F99"/>
    <w:rsid w:val="001278FE"/>
    <w:rsid w:val="00130D04"/>
    <w:rsid w:val="00136C06"/>
    <w:rsid w:val="00140103"/>
    <w:rsid w:val="00140413"/>
    <w:rsid w:val="001478AF"/>
    <w:rsid w:val="001505E9"/>
    <w:rsid w:val="00157F09"/>
    <w:rsid w:val="00161E22"/>
    <w:rsid w:val="00161EB6"/>
    <w:rsid w:val="00162885"/>
    <w:rsid w:val="00171277"/>
    <w:rsid w:val="00182A4D"/>
    <w:rsid w:val="00183FBE"/>
    <w:rsid w:val="00185531"/>
    <w:rsid w:val="00191F49"/>
    <w:rsid w:val="00192238"/>
    <w:rsid w:val="00192F69"/>
    <w:rsid w:val="001A365B"/>
    <w:rsid w:val="001A60FF"/>
    <w:rsid w:val="001A6F24"/>
    <w:rsid w:val="001C01B7"/>
    <w:rsid w:val="001C5C1E"/>
    <w:rsid w:val="001D6757"/>
    <w:rsid w:val="001F2291"/>
    <w:rsid w:val="001F5597"/>
    <w:rsid w:val="001F57B4"/>
    <w:rsid w:val="002009F6"/>
    <w:rsid w:val="00201AFD"/>
    <w:rsid w:val="0020276C"/>
    <w:rsid w:val="00212796"/>
    <w:rsid w:val="00212EF4"/>
    <w:rsid w:val="00217034"/>
    <w:rsid w:val="00220939"/>
    <w:rsid w:val="00221310"/>
    <w:rsid w:val="00227F1F"/>
    <w:rsid w:val="002331A3"/>
    <w:rsid w:val="00234743"/>
    <w:rsid w:val="0023737C"/>
    <w:rsid w:val="00237819"/>
    <w:rsid w:val="0024517D"/>
    <w:rsid w:val="002562A4"/>
    <w:rsid w:val="00262CD0"/>
    <w:rsid w:val="00265B7A"/>
    <w:rsid w:val="00270696"/>
    <w:rsid w:val="002752A8"/>
    <w:rsid w:val="00275438"/>
    <w:rsid w:val="002778BB"/>
    <w:rsid w:val="00277BD1"/>
    <w:rsid w:val="00281391"/>
    <w:rsid w:val="002838CF"/>
    <w:rsid w:val="00283C0A"/>
    <w:rsid w:val="00283EAB"/>
    <w:rsid w:val="00286363"/>
    <w:rsid w:val="0028700B"/>
    <w:rsid w:val="00290961"/>
    <w:rsid w:val="002925C4"/>
    <w:rsid w:val="00295541"/>
    <w:rsid w:val="002B1A00"/>
    <w:rsid w:val="002C09C7"/>
    <w:rsid w:val="002C14F7"/>
    <w:rsid w:val="002C2278"/>
    <w:rsid w:val="002D3094"/>
    <w:rsid w:val="002D365E"/>
    <w:rsid w:val="002D6275"/>
    <w:rsid w:val="002E095D"/>
    <w:rsid w:val="002E2369"/>
    <w:rsid w:val="002F1D53"/>
    <w:rsid w:val="003045E5"/>
    <w:rsid w:val="00307252"/>
    <w:rsid w:val="00310D13"/>
    <w:rsid w:val="0032087D"/>
    <w:rsid w:val="0032450F"/>
    <w:rsid w:val="00325D17"/>
    <w:rsid w:val="003356AA"/>
    <w:rsid w:val="00336A95"/>
    <w:rsid w:val="00341B6C"/>
    <w:rsid w:val="00343C49"/>
    <w:rsid w:val="00350F2E"/>
    <w:rsid w:val="0035136B"/>
    <w:rsid w:val="00355473"/>
    <w:rsid w:val="00360519"/>
    <w:rsid w:val="0036106A"/>
    <w:rsid w:val="00361C3F"/>
    <w:rsid w:val="00363CDE"/>
    <w:rsid w:val="003650A4"/>
    <w:rsid w:val="003721CD"/>
    <w:rsid w:val="003778D1"/>
    <w:rsid w:val="0038294B"/>
    <w:rsid w:val="00384717"/>
    <w:rsid w:val="003942ED"/>
    <w:rsid w:val="00395670"/>
    <w:rsid w:val="00397CEE"/>
    <w:rsid w:val="003A0222"/>
    <w:rsid w:val="003A25FC"/>
    <w:rsid w:val="003A69BD"/>
    <w:rsid w:val="003A75DE"/>
    <w:rsid w:val="003A780F"/>
    <w:rsid w:val="003A7B62"/>
    <w:rsid w:val="003B1203"/>
    <w:rsid w:val="003B179B"/>
    <w:rsid w:val="003B40D1"/>
    <w:rsid w:val="003B7D80"/>
    <w:rsid w:val="003C6776"/>
    <w:rsid w:val="003C7B0D"/>
    <w:rsid w:val="003D189B"/>
    <w:rsid w:val="003D257F"/>
    <w:rsid w:val="003D3326"/>
    <w:rsid w:val="003D361C"/>
    <w:rsid w:val="003D42D4"/>
    <w:rsid w:val="003D5EB7"/>
    <w:rsid w:val="003D6294"/>
    <w:rsid w:val="003D6576"/>
    <w:rsid w:val="003D6C0E"/>
    <w:rsid w:val="003D7EF4"/>
    <w:rsid w:val="003E070A"/>
    <w:rsid w:val="003E4829"/>
    <w:rsid w:val="003E7390"/>
    <w:rsid w:val="003F52DB"/>
    <w:rsid w:val="00413889"/>
    <w:rsid w:val="00420036"/>
    <w:rsid w:val="004224BB"/>
    <w:rsid w:val="004239B6"/>
    <w:rsid w:val="00423C21"/>
    <w:rsid w:val="00434570"/>
    <w:rsid w:val="004353AF"/>
    <w:rsid w:val="00435496"/>
    <w:rsid w:val="00453E03"/>
    <w:rsid w:val="00454CCC"/>
    <w:rsid w:val="00462743"/>
    <w:rsid w:val="00470306"/>
    <w:rsid w:val="0048029B"/>
    <w:rsid w:val="004803EE"/>
    <w:rsid w:val="00481613"/>
    <w:rsid w:val="004828E3"/>
    <w:rsid w:val="004853EF"/>
    <w:rsid w:val="004910FE"/>
    <w:rsid w:val="0049335C"/>
    <w:rsid w:val="00493745"/>
    <w:rsid w:val="004951BF"/>
    <w:rsid w:val="004A0436"/>
    <w:rsid w:val="004A09DB"/>
    <w:rsid w:val="004A1298"/>
    <w:rsid w:val="004A2E0F"/>
    <w:rsid w:val="004A7DAB"/>
    <w:rsid w:val="004B4145"/>
    <w:rsid w:val="004B63FA"/>
    <w:rsid w:val="004C1222"/>
    <w:rsid w:val="004C300C"/>
    <w:rsid w:val="004C3F6F"/>
    <w:rsid w:val="004D14AC"/>
    <w:rsid w:val="004D30D3"/>
    <w:rsid w:val="004E1BBB"/>
    <w:rsid w:val="004E2CAC"/>
    <w:rsid w:val="004E4A72"/>
    <w:rsid w:val="004E5477"/>
    <w:rsid w:val="004E57C8"/>
    <w:rsid w:val="004E65F1"/>
    <w:rsid w:val="004F4E76"/>
    <w:rsid w:val="00500FF3"/>
    <w:rsid w:val="005037B8"/>
    <w:rsid w:val="005040E6"/>
    <w:rsid w:val="00505AAA"/>
    <w:rsid w:val="005160EF"/>
    <w:rsid w:val="00524B2B"/>
    <w:rsid w:val="00525C83"/>
    <w:rsid w:val="00526A6C"/>
    <w:rsid w:val="00531701"/>
    <w:rsid w:val="005351D1"/>
    <w:rsid w:val="005360CA"/>
    <w:rsid w:val="00546846"/>
    <w:rsid w:val="005509EB"/>
    <w:rsid w:val="00552D75"/>
    <w:rsid w:val="005564CD"/>
    <w:rsid w:val="0055768D"/>
    <w:rsid w:val="00562C71"/>
    <w:rsid w:val="005741EC"/>
    <w:rsid w:val="0058007C"/>
    <w:rsid w:val="00586857"/>
    <w:rsid w:val="00592848"/>
    <w:rsid w:val="00592A6A"/>
    <w:rsid w:val="0059669C"/>
    <w:rsid w:val="00597864"/>
    <w:rsid w:val="005A0528"/>
    <w:rsid w:val="005A39CE"/>
    <w:rsid w:val="005A3B70"/>
    <w:rsid w:val="005A70B6"/>
    <w:rsid w:val="005B368C"/>
    <w:rsid w:val="005B43E2"/>
    <w:rsid w:val="005C05E8"/>
    <w:rsid w:val="005C2D35"/>
    <w:rsid w:val="005C3B15"/>
    <w:rsid w:val="005C6C2F"/>
    <w:rsid w:val="005D5E4E"/>
    <w:rsid w:val="005E0008"/>
    <w:rsid w:val="005E13A0"/>
    <w:rsid w:val="005F343D"/>
    <w:rsid w:val="005F3968"/>
    <w:rsid w:val="005F6096"/>
    <w:rsid w:val="006030D1"/>
    <w:rsid w:val="006049BC"/>
    <w:rsid w:val="00604A6A"/>
    <w:rsid w:val="006060B9"/>
    <w:rsid w:val="0062053C"/>
    <w:rsid w:val="006259C3"/>
    <w:rsid w:val="00626B80"/>
    <w:rsid w:val="00630F5A"/>
    <w:rsid w:val="006401D1"/>
    <w:rsid w:val="00640DC3"/>
    <w:rsid w:val="00641B39"/>
    <w:rsid w:val="00643275"/>
    <w:rsid w:val="00646526"/>
    <w:rsid w:val="00647297"/>
    <w:rsid w:val="006473CC"/>
    <w:rsid w:val="00647891"/>
    <w:rsid w:val="006519A0"/>
    <w:rsid w:val="00655F11"/>
    <w:rsid w:val="00656DF0"/>
    <w:rsid w:val="006623E4"/>
    <w:rsid w:val="00662A29"/>
    <w:rsid w:val="00671AB6"/>
    <w:rsid w:val="00671BB0"/>
    <w:rsid w:val="00672B12"/>
    <w:rsid w:val="00674C61"/>
    <w:rsid w:val="00691C47"/>
    <w:rsid w:val="00694AEC"/>
    <w:rsid w:val="00695961"/>
    <w:rsid w:val="006A0FA4"/>
    <w:rsid w:val="006A29D0"/>
    <w:rsid w:val="006A648B"/>
    <w:rsid w:val="006B176E"/>
    <w:rsid w:val="006B21F1"/>
    <w:rsid w:val="006B4C94"/>
    <w:rsid w:val="006B513B"/>
    <w:rsid w:val="006B6C3A"/>
    <w:rsid w:val="006C3374"/>
    <w:rsid w:val="006C6C05"/>
    <w:rsid w:val="006D0E21"/>
    <w:rsid w:val="006D343C"/>
    <w:rsid w:val="006D5222"/>
    <w:rsid w:val="006E119F"/>
    <w:rsid w:val="006E4EAA"/>
    <w:rsid w:val="006E6C83"/>
    <w:rsid w:val="006E6F46"/>
    <w:rsid w:val="006F0637"/>
    <w:rsid w:val="00705A24"/>
    <w:rsid w:val="007077BD"/>
    <w:rsid w:val="00707E13"/>
    <w:rsid w:val="00710BBB"/>
    <w:rsid w:val="00711CB3"/>
    <w:rsid w:val="0071519E"/>
    <w:rsid w:val="00723351"/>
    <w:rsid w:val="0072610A"/>
    <w:rsid w:val="0073349D"/>
    <w:rsid w:val="00734A07"/>
    <w:rsid w:val="00736E40"/>
    <w:rsid w:val="00740BEB"/>
    <w:rsid w:val="00741040"/>
    <w:rsid w:val="007518FC"/>
    <w:rsid w:val="0075345D"/>
    <w:rsid w:val="00754FEE"/>
    <w:rsid w:val="00762D8A"/>
    <w:rsid w:val="0077377E"/>
    <w:rsid w:val="00777F40"/>
    <w:rsid w:val="00780679"/>
    <w:rsid w:val="00791A2E"/>
    <w:rsid w:val="00794C62"/>
    <w:rsid w:val="00795FA3"/>
    <w:rsid w:val="00797CBA"/>
    <w:rsid w:val="007A160A"/>
    <w:rsid w:val="007A201F"/>
    <w:rsid w:val="007A3048"/>
    <w:rsid w:val="007A3756"/>
    <w:rsid w:val="007A554A"/>
    <w:rsid w:val="007A5A1C"/>
    <w:rsid w:val="007A6856"/>
    <w:rsid w:val="007B4470"/>
    <w:rsid w:val="007B47E2"/>
    <w:rsid w:val="007B5871"/>
    <w:rsid w:val="007B5905"/>
    <w:rsid w:val="007C0968"/>
    <w:rsid w:val="007C0D39"/>
    <w:rsid w:val="007C1825"/>
    <w:rsid w:val="007C2901"/>
    <w:rsid w:val="007C447C"/>
    <w:rsid w:val="007C448E"/>
    <w:rsid w:val="007C71A4"/>
    <w:rsid w:val="007C720F"/>
    <w:rsid w:val="007D4BC0"/>
    <w:rsid w:val="007D5B88"/>
    <w:rsid w:val="007E3B8F"/>
    <w:rsid w:val="007E6DF0"/>
    <w:rsid w:val="007F5172"/>
    <w:rsid w:val="00802E44"/>
    <w:rsid w:val="00805377"/>
    <w:rsid w:val="00814314"/>
    <w:rsid w:val="00824E52"/>
    <w:rsid w:val="00835107"/>
    <w:rsid w:val="0083549B"/>
    <w:rsid w:val="008360F0"/>
    <w:rsid w:val="00842532"/>
    <w:rsid w:val="00843DEB"/>
    <w:rsid w:val="00850D25"/>
    <w:rsid w:val="00853164"/>
    <w:rsid w:val="00863DF2"/>
    <w:rsid w:val="00873D09"/>
    <w:rsid w:val="00883A92"/>
    <w:rsid w:val="00883D66"/>
    <w:rsid w:val="008931FE"/>
    <w:rsid w:val="008B3395"/>
    <w:rsid w:val="008B3852"/>
    <w:rsid w:val="008B6E5B"/>
    <w:rsid w:val="008B7137"/>
    <w:rsid w:val="008C33B4"/>
    <w:rsid w:val="008C3F17"/>
    <w:rsid w:val="008C6359"/>
    <w:rsid w:val="008C67A9"/>
    <w:rsid w:val="008E2F52"/>
    <w:rsid w:val="008E3353"/>
    <w:rsid w:val="008F57CC"/>
    <w:rsid w:val="008F745F"/>
    <w:rsid w:val="00901BD6"/>
    <w:rsid w:val="0090404A"/>
    <w:rsid w:val="009233F3"/>
    <w:rsid w:val="009320DC"/>
    <w:rsid w:val="00941144"/>
    <w:rsid w:val="009444DD"/>
    <w:rsid w:val="00952193"/>
    <w:rsid w:val="0095662A"/>
    <w:rsid w:val="00957CA4"/>
    <w:rsid w:val="00957EA5"/>
    <w:rsid w:val="0096049D"/>
    <w:rsid w:val="00960940"/>
    <w:rsid w:val="009626B3"/>
    <w:rsid w:val="009639E1"/>
    <w:rsid w:val="00966CD7"/>
    <w:rsid w:val="00970FC7"/>
    <w:rsid w:val="00970FFB"/>
    <w:rsid w:val="0097283C"/>
    <w:rsid w:val="00977C18"/>
    <w:rsid w:val="00981BB1"/>
    <w:rsid w:val="00984457"/>
    <w:rsid w:val="0099140D"/>
    <w:rsid w:val="00991A9B"/>
    <w:rsid w:val="009971AE"/>
    <w:rsid w:val="009A0320"/>
    <w:rsid w:val="009A0BEB"/>
    <w:rsid w:val="009A551F"/>
    <w:rsid w:val="009A60F3"/>
    <w:rsid w:val="009A7DDE"/>
    <w:rsid w:val="009B26BC"/>
    <w:rsid w:val="009B3449"/>
    <w:rsid w:val="009B36BF"/>
    <w:rsid w:val="009B3AE9"/>
    <w:rsid w:val="009B71AD"/>
    <w:rsid w:val="009B7B5E"/>
    <w:rsid w:val="009C24E8"/>
    <w:rsid w:val="009C687B"/>
    <w:rsid w:val="009D078A"/>
    <w:rsid w:val="009D17C4"/>
    <w:rsid w:val="009D3408"/>
    <w:rsid w:val="009D34D9"/>
    <w:rsid w:val="009E316D"/>
    <w:rsid w:val="009F03D3"/>
    <w:rsid w:val="009F513D"/>
    <w:rsid w:val="009F542A"/>
    <w:rsid w:val="00A02544"/>
    <w:rsid w:val="00A071D5"/>
    <w:rsid w:val="00A07CC5"/>
    <w:rsid w:val="00A07F0A"/>
    <w:rsid w:val="00A10F55"/>
    <w:rsid w:val="00A11DA0"/>
    <w:rsid w:val="00A147A1"/>
    <w:rsid w:val="00A17E2E"/>
    <w:rsid w:val="00A21B46"/>
    <w:rsid w:val="00A23832"/>
    <w:rsid w:val="00A30136"/>
    <w:rsid w:val="00A37FCB"/>
    <w:rsid w:val="00A412E7"/>
    <w:rsid w:val="00A46218"/>
    <w:rsid w:val="00A533DF"/>
    <w:rsid w:val="00A5386E"/>
    <w:rsid w:val="00A53E0C"/>
    <w:rsid w:val="00A61582"/>
    <w:rsid w:val="00A620C0"/>
    <w:rsid w:val="00A633F2"/>
    <w:rsid w:val="00A6483F"/>
    <w:rsid w:val="00A64CBD"/>
    <w:rsid w:val="00A66DF8"/>
    <w:rsid w:val="00A72A98"/>
    <w:rsid w:val="00A747A1"/>
    <w:rsid w:val="00A86C15"/>
    <w:rsid w:val="00A876A2"/>
    <w:rsid w:val="00A9355B"/>
    <w:rsid w:val="00AA18FB"/>
    <w:rsid w:val="00AA3AB5"/>
    <w:rsid w:val="00AB2054"/>
    <w:rsid w:val="00AB3569"/>
    <w:rsid w:val="00AB5361"/>
    <w:rsid w:val="00AB7A04"/>
    <w:rsid w:val="00AC186B"/>
    <w:rsid w:val="00AC26B7"/>
    <w:rsid w:val="00AD0C76"/>
    <w:rsid w:val="00AD170D"/>
    <w:rsid w:val="00AD2340"/>
    <w:rsid w:val="00AD3A12"/>
    <w:rsid w:val="00AE2B02"/>
    <w:rsid w:val="00AF48E0"/>
    <w:rsid w:val="00B03095"/>
    <w:rsid w:val="00B125A5"/>
    <w:rsid w:val="00B130B1"/>
    <w:rsid w:val="00B1421C"/>
    <w:rsid w:val="00B14D03"/>
    <w:rsid w:val="00B217A6"/>
    <w:rsid w:val="00B21CFB"/>
    <w:rsid w:val="00B22912"/>
    <w:rsid w:val="00B22FCA"/>
    <w:rsid w:val="00B31278"/>
    <w:rsid w:val="00B40364"/>
    <w:rsid w:val="00B57DA5"/>
    <w:rsid w:val="00B61079"/>
    <w:rsid w:val="00B61153"/>
    <w:rsid w:val="00B706FF"/>
    <w:rsid w:val="00B82E29"/>
    <w:rsid w:val="00B906BA"/>
    <w:rsid w:val="00B91EBE"/>
    <w:rsid w:val="00B93C2F"/>
    <w:rsid w:val="00B95742"/>
    <w:rsid w:val="00BA11D6"/>
    <w:rsid w:val="00BA14F8"/>
    <w:rsid w:val="00BA1895"/>
    <w:rsid w:val="00BA1E39"/>
    <w:rsid w:val="00BA1E5F"/>
    <w:rsid w:val="00BA1FBF"/>
    <w:rsid w:val="00BA2D1A"/>
    <w:rsid w:val="00BB1F17"/>
    <w:rsid w:val="00BB39EE"/>
    <w:rsid w:val="00BB537E"/>
    <w:rsid w:val="00BB6D96"/>
    <w:rsid w:val="00BC080F"/>
    <w:rsid w:val="00BC0AC1"/>
    <w:rsid w:val="00BC4772"/>
    <w:rsid w:val="00BC63AA"/>
    <w:rsid w:val="00BC6C42"/>
    <w:rsid w:val="00BD0536"/>
    <w:rsid w:val="00BD1D36"/>
    <w:rsid w:val="00BD2921"/>
    <w:rsid w:val="00BD4977"/>
    <w:rsid w:val="00BE1F29"/>
    <w:rsid w:val="00BF1816"/>
    <w:rsid w:val="00BF3CE8"/>
    <w:rsid w:val="00BF4D95"/>
    <w:rsid w:val="00C07C1D"/>
    <w:rsid w:val="00C26B58"/>
    <w:rsid w:val="00C3323D"/>
    <w:rsid w:val="00C3660A"/>
    <w:rsid w:val="00C420CE"/>
    <w:rsid w:val="00C44EA4"/>
    <w:rsid w:val="00C45D3E"/>
    <w:rsid w:val="00C47FE3"/>
    <w:rsid w:val="00C52E57"/>
    <w:rsid w:val="00C54A42"/>
    <w:rsid w:val="00C5507A"/>
    <w:rsid w:val="00C57028"/>
    <w:rsid w:val="00C571D9"/>
    <w:rsid w:val="00C606C5"/>
    <w:rsid w:val="00C624E3"/>
    <w:rsid w:val="00C63875"/>
    <w:rsid w:val="00C64A92"/>
    <w:rsid w:val="00C6535B"/>
    <w:rsid w:val="00C71D56"/>
    <w:rsid w:val="00C8028E"/>
    <w:rsid w:val="00C875C1"/>
    <w:rsid w:val="00C8762F"/>
    <w:rsid w:val="00CA0232"/>
    <w:rsid w:val="00CA4E42"/>
    <w:rsid w:val="00CB479B"/>
    <w:rsid w:val="00CB4F2C"/>
    <w:rsid w:val="00CB5292"/>
    <w:rsid w:val="00CC6A56"/>
    <w:rsid w:val="00CD0767"/>
    <w:rsid w:val="00CE21AE"/>
    <w:rsid w:val="00CE3CE0"/>
    <w:rsid w:val="00CE5D31"/>
    <w:rsid w:val="00CE708A"/>
    <w:rsid w:val="00CF233C"/>
    <w:rsid w:val="00CF5F34"/>
    <w:rsid w:val="00D01A87"/>
    <w:rsid w:val="00D02151"/>
    <w:rsid w:val="00D07016"/>
    <w:rsid w:val="00D07CCB"/>
    <w:rsid w:val="00D12970"/>
    <w:rsid w:val="00D157D5"/>
    <w:rsid w:val="00D1764B"/>
    <w:rsid w:val="00D212DC"/>
    <w:rsid w:val="00D21597"/>
    <w:rsid w:val="00D27722"/>
    <w:rsid w:val="00D27A04"/>
    <w:rsid w:val="00D37E0A"/>
    <w:rsid w:val="00D427D0"/>
    <w:rsid w:val="00D43B62"/>
    <w:rsid w:val="00D45261"/>
    <w:rsid w:val="00D5378D"/>
    <w:rsid w:val="00D62407"/>
    <w:rsid w:val="00D64BE4"/>
    <w:rsid w:val="00D705AD"/>
    <w:rsid w:val="00D71861"/>
    <w:rsid w:val="00D76217"/>
    <w:rsid w:val="00D765E6"/>
    <w:rsid w:val="00D76E98"/>
    <w:rsid w:val="00D8230B"/>
    <w:rsid w:val="00D833C5"/>
    <w:rsid w:val="00D84198"/>
    <w:rsid w:val="00D9130F"/>
    <w:rsid w:val="00DA1416"/>
    <w:rsid w:val="00DA1A86"/>
    <w:rsid w:val="00DB5651"/>
    <w:rsid w:val="00DB7F8D"/>
    <w:rsid w:val="00DC5150"/>
    <w:rsid w:val="00DC5A59"/>
    <w:rsid w:val="00DC7710"/>
    <w:rsid w:val="00DD3825"/>
    <w:rsid w:val="00DD5E30"/>
    <w:rsid w:val="00DE21A9"/>
    <w:rsid w:val="00DF06AD"/>
    <w:rsid w:val="00E100B5"/>
    <w:rsid w:val="00E21492"/>
    <w:rsid w:val="00E24849"/>
    <w:rsid w:val="00E31F7E"/>
    <w:rsid w:val="00E44FA9"/>
    <w:rsid w:val="00E516DE"/>
    <w:rsid w:val="00E52FA6"/>
    <w:rsid w:val="00E5691B"/>
    <w:rsid w:val="00E569A4"/>
    <w:rsid w:val="00E71CA9"/>
    <w:rsid w:val="00E75C10"/>
    <w:rsid w:val="00E77262"/>
    <w:rsid w:val="00E8411E"/>
    <w:rsid w:val="00E85F5C"/>
    <w:rsid w:val="00E908D8"/>
    <w:rsid w:val="00E91E22"/>
    <w:rsid w:val="00E95494"/>
    <w:rsid w:val="00E9677D"/>
    <w:rsid w:val="00EA0318"/>
    <w:rsid w:val="00EA16B3"/>
    <w:rsid w:val="00EA5F9D"/>
    <w:rsid w:val="00EB344E"/>
    <w:rsid w:val="00EB4D60"/>
    <w:rsid w:val="00EB7F07"/>
    <w:rsid w:val="00EC0079"/>
    <w:rsid w:val="00EC4934"/>
    <w:rsid w:val="00EC6DB4"/>
    <w:rsid w:val="00ED28CC"/>
    <w:rsid w:val="00ED7F3B"/>
    <w:rsid w:val="00EE2A1D"/>
    <w:rsid w:val="00EE4A24"/>
    <w:rsid w:val="00EE56DB"/>
    <w:rsid w:val="00EE56F3"/>
    <w:rsid w:val="00EE7177"/>
    <w:rsid w:val="00EF050B"/>
    <w:rsid w:val="00EF3171"/>
    <w:rsid w:val="00F05FA8"/>
    <w:rsid w:val="00F06B3B"/>
    <w:rsid w:val="00F1314D"/>
    <w:rsid w:val="00F17AC8"/>
    <w:rsid w:val="00F17D67"/>
    <w:rsid w:val="00F23A44"/>
    <w:rsid w:val="00F245D2"/>
    <w:rsid w:val="00F26789"/>
    <w:rsid w:val="00F324DD"/>
    <w:rsid w:val="00F5452B"/>
    <w:rsid w:val="00F56211"/>
    <w:rsid w:val="00F602EC"/>
    <w:rsid w:val="00F619CD"/>
    <w:rsid w:val="00F647E3"/>
    <w:rsid w:val="00F67A59"/>
    <w:rsid w:val="00F70647"/>
    <w:rsid w:val="00F708A6"/>
    <w:rsid w:val="00F73854"/>
    <w:rsid w:val="00F73EEB"/>
    <w:rsid w:val="00F73F66"/>
    <w:rsid w:val="00F76620"/>
    <w:rsid w:val="00F9014B"/>
    <w:rsid w:val="00F937B9"/>
    <w:rsid w:val="00F93F27"/>
    <w:rsid w:val="00F941A7"/>
    <w:rsid w:val="00F953EA"/>
    <w:rsid w:val="00F9561D"/>
    <w:rsid w:val="00F95F85"/>
    <w:rsid w:val="00FA65FC"/>
    <w:rsid w:val="00FB1139"/>
    <w:rsid w:val="00FB3C78"/>
    <w:rsid w:val="00FB4077"/>
    <w:rsid w:val="00FB5E11"/>
    <w:rsid w:val="00FC3A8B"/>
    <w:rsid w:val="00FC3D76"/>
    <w:rsid w:val="00FC723B"/>
    <w:rsid w:val="00FD3793"/>
    <w:rsid w:val="00FD4A1B"/>
    <w:rsid w:val="00FD54F2"/>
    <w:rsid w:val="00FD56D2"/>
    <w:rsid w:val="00FE03B7"/>
    <w:rsid w:val="00FE2EE2"/>
    <w:rsid w:val="00FF3EBE"/>
    <w:rsid w:val="00FF44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C672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tabs>
        <w:tab w:val="left" w:pos="380"/>
      </w:tabs>
      <w:spacing w:before="0" w:beforeAutospacing="0" w:after="0" w:afterAutospacing="0"/>
      <w:ind w:left="384" w:hanging="384"/>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tabs>
        <w:tab w:val="left" w:pos="380"/>
      </w:tabs>
      <w:spacing w:before="0" w:beforeAutospacing="0" w:after="0" w:afterAutospacing="0"/>
      <w:ind w:left="384" w:hanging="384"/>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400772">
      <w:bodyDiv w:val="1"/>
      <w:marLeft w:val="0"/>
      <w:marRight w:val="0"/>
      <w:marTop w:val="0"/>
      <w:marBottom w:val="0"/>
      <w:divBdr>
        <w:top w:val="none" w:sz="0" w:space="0" w:color="auto"/>
        <w:left w:val="none" w:sz="0" w:space="0" w:color="auto"/>
        <w:bottom w:val="none" w:sz="0" w:space="0" w:color="auto"/>
        <w:right w:val="none" w:sz="0" w:space="0" w:color="auto"/>
      </w:divBdr>
    </w:div>
    <w:div w:id="132062650">
      <w:bodyDiv w:val="1"/>
      <w:marLeft w:val="0"/>
      <w:marRight w:val="0"/>
      <w:marTop w:val="0"/>
      <w:marBottom w:val="0"/>
      <w:divBdr>
        <w:top w:val="none" w:sz="0" w:space="0" w:color="auto"/>
        <w:left w:val="none" w:sz="0" w:space="0" w:color="auto"/>
        <w:bottom w:val="none" w:sz="0" w:space="0" w:color="auto"/>
        <w:right w:val="none" w:sz="0" w:space="0" w:color="auto"/>
      </w:divBdr>
    </w:div>
    <w:div w:id="226959992">
      <w:bodyDiv w:val="1"/>
      <w:marLeft w:val="0"/>
      <w:marRight w:val="0"/>
      <w:marTop w:val="0"/>
      <w:marBottom w:val="0"/>
      <w:divBdr>
        <w:top w:val="none" w:sz="0" w:space="0" w:color="auto"/>
        <w:left w:val="none" w:sz="0" w:space="0" w:color="auto"/>
        <w:bottom w:val="none" w:sz="0" w:space="0" w:color="auto"/>
        <w:right w:val="none" w:sz="0" w:space="0" w:color="auto"/>
      </w:divBdr>
    </w:div>
    <w:div w:id="316037754">
      <w:bodyDiv w:val="1"/>
      <w:marLeft w:val="0"/>
      <w:marRight w:val="0"/>
      <w:marTop w:val="0"/>
      <w:marBottom w:val="0"/>
      <w:divBdr>
        <w:top w:val="none" w:sz="0" w:space="0" w:color="auto"/>
        <w:left w:val="none" w:sz="0" w:space="0" w:color="auto"/>
        <w:bottom w:val="none" w:sz="0" w:space="0" w:color="auto"/>
        <w:right w:val="none" w:sz="0" w:space="0" w:color="auto"/>
      </w:divBdr>
    </w:div>
    <w:div w:id="471531853">
      <w:bodyDiv w:val="1"/>
      <w:marLeft w:val="0"/>
      <w:marRight w:val="0"/>
      <w:marTop w:val="0"/>
      <w:marBottom w:val="0"/>
      <w:divBdr>
        <w:top w:val="none" w:sz="0" w:space="0" w:color="auto"/>
        <w:left w:val="none" w:sz="0" w:space="0" w:color="auto"/>
        <w:bottom w:val="none" w:sz="0" w:space="0" w:color="auto"/>
        <w:right w:val="none" w:sz="0" w:space="0" w:color="auto"/>
      </w:divBdr>
    </w:div>
    <w:div w:id="679967676">
      <w:bodyDiv w:val="1"/>
      <w:marLeft w:val="0"/>
      <w:marRight w:val="0"/>
      <w:marTop w:val="0"/>
      <w:marBottom w:val="0"/>
      <w:divBdr>
        <w:top w:val="none" w:sz="0" w:space="0" w:color="auto"/>
        <w:left w:val="none" w:sz="0" w:space="0" w:color="auto"/>
        <w:bottom w:val="none" w:sz="0" w:space="0" w:color="auto"/>
        <w:right w:val="none" w:sz="0" w:space="0" w:color="auto"/>
      </w:divBdr>
    </w:div>
    <w:div w:id="706178388">
      <w:bodyDiv w:val="1"/>
      <w:marLeft w:val="0"/>
      <w:marRight w:val="0"/>
      <w:marTop w:val="0"/>
      <w:marBottom w:val="0"/>
      <w:divBdr>
        <w:top w:val="none" w:sz="0" w:space="0" w:color="auto"/>
        <w:left w:val="none" w:sz="0" w:space="0" w:color="auto"/>
        <w:bottom w:val="none" w:sz="0" w:space="0" w:color="auto"/>
        <w:right w:val="none" w:sz="0" w:space="0" w:color="auto"/>
      </w:divBdr>
    </w:div>
    <w:div w:id="1045957076">
      <w:bodyDiv w:val="1"/>
      <w:marLeft w:val="0"/>
      <w:marRight w:val="0"/>
      <w:marTop w:val="0"/>
      <w:marBottom w:val="0"/>
      <w:divBdr>
        <w:top w:val="none" w:sz="0" w:space="0" w:color="auto"/>
        <w:left w:val="none" w:sz="0" w:space="0" w:color="auto"/>
        <w:bottom w:val="none" w:sz="0" w:space="0" w:color="auto"/>
        <w:right w:val="none" w:sz="0" w:space="0" w:color="auto"/>
      </w:divBdr>
    </w:div>
    <w:div w:id="1572807859">
      <w:bodyDiv w:val="1"/>
      <w:marLeft w:val="0"/>
      <w:marRight w:val="0"/>
      <w:marTop w:val="0"/>
      <w:marBottom w:val="0"/>
      <w:divBdr>
        <w:top w:val="none" w:sz="0" w:space="0" w:color="auto"/>
        <w:left w:val="none" w:sz="0" w:space="0" w:color="auto"/>
        <w:bottom w:val="none" w:sz="0" w:space="0" w:color="auto"/>
        <w:right w:val="none" w:sz="0" w:space="0" w:color="auto"/>
      </w:divBdr>
    </w:div>
    <w:div w:id="1828400923">
      <w:bodyDiv w:val="1"/>
      <w:marLeft w:val="0"/>
      <w:marRight w:val="0"/>
      <w:marTop w:val="0"/>
      <w:marBottom w:val="0"/>
      <w:divBdr>
        <w:top w:val="none" w:sz="0" w:space="0" w:color="auto"/>
        <w:left w:val="none" w:sz="0" w:space="0" w:color="auto"/>
        <w:bottom w:val="none" w:sz="0" w:space="0" w:color="auto"/>
        <w:right w:val="none" w:sz="0" w:space="0" w:color="auto"/>
      </w:divBdr>
    </w:div>
    <w:div w:id="2061710161">
      <w:bodyDiv w:val="1"/>
      <w:marLeft w:val="0"/>
      <w:marRight w:val="0"/>
      <w:marTop w:val="0"/>
      <w:marBottom w:val="0"/>
      <w:divBdr>
        <w:top w:val="none" w:sz="0" w:space="0" w:color="auto"/>
        <w:left w:val="none" w:sz="0" w:space="0" w:color="auto"/>
        <w:bottom w:val="none" w:sz="0" w:space="0" w:color="auto"/>
        <w:right w:val="none" w:sz="0" w:space="0" w:color="auto"/>
      </w:divBdr>
    </w:div>
    <w:div w:id="20626327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mappinglife.org/Adelomyia%20melanogenys" TargetMode="External"/><Relationship Id="rId2" Type="http://schemas.openxmlformats.org/officeDocument/2006/relationships/hyperlink" Target="http://www.mappinglife.org/Microryzomys%20minutus" TargetMode="External"/><Relationship Id="rId3" Type="http://schemas.openxmlformats.org/officeDocument/2006/relationships/hyperlink" Target="http://globaltrees.org/wp-content/uploads/2013/09/MexicanRL-low_res.pdf"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B50E0-ED21-7B4C-9B89-00717E63E7C7}">
  <ds:schemaRefs>
    <ds:schemaRef ds:uri="http://schemas.openxmlformats.org/officeDocument/2006/bibliography"/>
  </ds:schemaRefs>
</ds:datastoreItem>
</file>

<file path=customXml/itemProps2.xml><?xml version="1.0" encoding="utf-8"?>
<ds:datastoreItem xmlns:ds="http://schemas.openxmlformats.org/officeDocument/2006/customXml" ds:itemID="{9A0DDE62-C4D1-7B42-8EBB-E04705D11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3</Pages>
  <Words>15862</Words>
  <Characters>90420</Characters>
  <Application>Microsoft Macintosh Word</Application>
  <DocSecurity>0</DocSecurity>
  <Lines>753</Lines>
  <Paragraphs>212</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Introduction</vt:lpstr>
      <vt:lpstr>    Spatial Resolution</vt:lpstr>
      <vt:lpstr>    Existing Cloud Climatologies</vt:lpstr>
      <vt:lpstr>    Objective</vt:lpstr>
      <vt:lpstr>Methods</vt:lpstr>
      <vt:lpstr>    MOD09 Cloud Detection Algorithm</vt:lpstr>
      <vt:lpstr>    Validation</vt:lpstr>
      <vt:lpstr>Results</vt:lpstr>
      <vt:lpstr>    Spatial distribution</vt:lpstr>
      <vt:lpstr>    Validation</vt:lpstr>
      <vt:lpstr>Discussion</vt:lpstr>
      <vt:lpstr>    Utility of 1km cloud data</vt:lpstr>
      <vt:lpstr>    Validation</vt:lpstr>
      <vt:lpstr>    Spatial Resolution</vt:lpstr>
      <vt:lpstr>References</vt:lpstr>
    </vt:vector>
  </TitlesOfParts>
  <Company>Yale University</Company>
  <LinksUpToDate>false</LinksUpToDate>
  <CharactersWithSpaces>106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ilson</dc:creator>
  <cp:keywords/>
  <dc:description/>
  <cp:lastModifiedBy>Adam Wilson</cp:lastModifiedBy>
  <cp:revision>21</cp:revision>
  <cp:lastPrinted>2014-01-10T20:33:00Z</cp:lastPrinted>
  <dcterms:created xsi:type="dcterms:W3CDTF">2014-06-11T19:58:00Z</dcterms:created>
  <dcterms:modified xsi:type="dcterms:W3CDTF">2014-06-1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KO6WAXCO"/&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y fmtid="{D5CDD505-2E9C-101B-9397-08002B2CF9AE}" pid="4" name="ZOTERO_BREF_atj1DxuDoJiJIT84r3rq6_1">
    <vt:lpwstr>ZOTERO_ITEM CSL_CITATION {"citationID":"1ng77rmbvi","properties":{"formattedCitation":"(Stephens &amp; Kummerow, 2007)","plainCitation":"(Stephens &amp; Kummerow, 2007)"},"citationItems":[{"id":675,"uris":["http://zotero.org/users/70825/items/5N264H99"],"uri":["h</vt:lpwstr>
  </property>
  <property fmtid="{D5CDD505-2E9C-101B-9397-08002B2CF9AE}" pid="5" name="ZOTERO_BREF_atj1DxuDoJiJIT84r3rq6_2">
    <vt:lpwstr>ttp://zotero.org/users/70825/items/5N264H99"],"itemData":{"id":675,"type":"article-journal","title":"The remote sensing of clouds and precipitation from space: A review","container-title":"Journal of the Atmospheric Sciences","page":"3742–3765","volume":"</vt:lpwstr>
  </property>
  <property fmtid="{D5CDD505-2E9C-101B-9397-08002B2CF9AE}" pid="6" name="ZOTERO_BREF_atj1DxuDoJiJIT84r3rq6_3">
    <vt:lpwstr>64","issue":"11","source":"Google Scholar","shortTitle":"The remote sensing of clouds and precipitation from space","author":[{"family":"Stephens","given":"G. L"},{"family":"Kummerow","given":"C. D"}],"issued":{"date-parts":[["2007"]]}}}],"schema":"https:</vt:lpwstr>
  </property>
  <property fmtid="{D5CDD505-2E9C-101B-9397-08002B2CF9AE}" pid="7" name="ZOTERO_BREF_atj1DxuDoJiJIT84r3rq6_4">
    <vt:lpwstr>//github.com/citation-style-language/schema/raw/master/csl-citation.json"} </vt:lpwstr>
  </property>
  <property fmtid="{D5CDD505-2E9C-101B-9397-08002B2CF9AE}" pid="8" name="ZOTERO_BREF_8yv18RV0Ukmc4Rzi5CZiE_1">
    <vt:lpwstr>ZOTERO_ITEM CSL_CITATION {"citationID":"pvdh2Zcd","properties":{"formattedCitation":"(Fischer, Still, &amp; Williams, 2009; Williams, Still, Fischer, &amp; Leavitt, 2008)","plainCitation":"(Fischer, Still, &amp; Williams, 2009; Williams, Still, Fischer, &amp; Leavitt, 20</vt:lpwstr>
  </property>
  <property fmtid="{D5CDD505-2E9C-101B-9397-08002B2CF9AE}" pid="9" name="ZOTERO_BREF_8yv18RV0Ukmc4Rzi5CZiE_2">
    <vt:lpwstr>08)"},"citationItems":[{"id":3607,"uris":["http://zotero.org/users/70825/items/MGQWXTWA"],"uri":["http://zotero.org/users/70825/items/MGQWXTWA"],"itemData":{"id":3607,"type":"article-journal","title":"Significance of summer fog and overcast for drought st</vt:lpwstr>
  </property>
  <property fmtid="{D5CDD505-2E9C-101B-9397-08002B2CF9AE}" pid="10" name="ZOTERO_BREF_8yv18RV0Ukmc4Rzi5CZiE_3">
    <vt:lpwstr>ress and ecological functioning of coastal California endemic plant species","container-title":"Journal of Biogeography","page":"783–799","volume":"36","issue":"4","source":"Wiley Online Library","abstract":"Aim Fog drip is a crucial water source for plan</vt:lpwstr>
  </property>
  <property fmtid="{D5CDD505-2E9C-101B-9397-08002B2CF9AE}" pid="11" name="ZOTERO_BREF_8yv18RV0Ukmc4Rzi5CZiE_4">
    <vt:lpwstr>ts in many ecosystems, including a number of global biodiversity hotspots. In California, dozens of rare, drought-sensitive plant species are endemic to coastal areas where the dominant summer moisture source is fog. Low clouds that provide water to these</vt:lpwstr>
  </property>
  <property fmtid="{D5CDD505-2E9C-101B-9397-08002B2CF9AE}" pid="12" name="ZOTERO_BREF_8yv18RV0Ukmc4Rzi5CZiE_5">
    <vt:lpwstr> semi-arid ecosystems through fog drip can also sharply reduce evaporative water losses by providing shade. We quantified the relative hydrological importance of cloud shading vs. fog drip. We then examined how both factors influence the range dynamics of</vt:lpwstr>
  </property>
  <property fmtid="{D5CDD505-2E9C-101B-9397-08002B2CF9AE}" pid="13" name="ZOTERO_BREF_8yv18RV0Ukmc4Rzi5CZiE_6">
    <vt:lpwstr> an apparently fog-dependent plant species spanning a small-scale cloud gradient.Location The study area is on Santa Cruz Island off the coast of southern California. It is near the southern range limit of bishop pine (Pinus muricata D. Don), a tree endem</vt:lpwstr>
  </property>
  <property fmtid="{D5CDD505-2E9C-101B-9397-08002B2CF9AE}" pid="14" name="ZOTERO_BREF_8yv18RV0Ukmc4Rzi5CZiE_7">
    <vt:lpwstr>ic to the coasts of California and Baja, Mexico.Methods We measured climate across a pine stand along a 7 km, coastal–inland elevation transect. Short-term (1–5 years) monitoring and remote sensing data revealed strong climatic gradients driven primarily </vt:lpwstr>
  </property>
  <property fmtid="{D5CDD505-2E9C-101B-9397-08002B2CF9AE}" pid="15" name="ZOTERO_BREF_8yv18RV0Ukmc4Rzi5CZiE_8">
    <vt:lpwstr>by cloud cover. Long-term (102 years) effects of these gradients were estimated using a water balance model.Results We found that shade from persistent low clouds near the coast reduced annual drought stress by 22–40% compared with clearer conditions furt</vt:lpwstr>
  </property>
  <property fmtid="{D5CDD505-2E9C-101B-9397-08002B2CF9AE}" pid="16" name="ZOTERO_BREF_8yv18RV0Ukmc4Rzi5CZiE_9">
    <vt:lpwstr>her inland. Fog drip at higher elevations provided sufficient extra water to reduce annual drought stress by 20–36%. Sites located at both high elevation and nearer the coast were subject to both effects. Together, these effects reduced average annual dro</vt:lpwstr>
  </property>
  <property fmtid="{D5CDD505-2E9C-101B-9397-08002B2CF9AE}" pid="17" name="ZOTERO_BREF_8yv18RV0Ukmc4Rzi5CZiE_10">
    <vt:lpwstr>ught stress by 56% and dramatically reduced the frequency of severe drought over the last century. At lower elevation (without appreciable fog drip) and also near the inland edge of the stand (with less cloud shading) severe droughts episodically kill mos</vt:lpwstr>
  </property>
  <property fmtid="{D5CDD505-2E9C-101B-9397-08002B2CF9AE}" pid="18" name="ZOTERO_BREF_8yv18RV0Ukmc4Rzi5CZiE_11">
    <vt:lpwstr>t pine recruits, thereby limiting the local range of this species.Main conclusions Persistent cloud shading can influence hydrology as much as fog drip in cloud-affected ecosystems. Understanding the patterns of both cloud shading and fog drip and their r</vt:lpwstr>
  </property>
  <property fmtid="{D5CDD505-2E9C-101B-9397-08002B2CF9AE}" pid="19" name="ZOTERO_BREF_8yv18RV0Ukmc4Rzi5CZiE_12">
    <vt:lpwstr>espective impacts on ecosystem water budgets is necessary to fully understand past species range shifts and to anticipate future climate change-induced range shifts in fog-dependent ecosystems.","DOI":"10.1111/j.1365-2699.2008.02025.x","ISSN":"1365-2699",</vt:lpwstr>
  </property>
  <property fmtid="{D5CDD505-2E9C-101B-9397-08002B2CF9AE}" pid="20" name="ZOTERO_BREF_8yv18RV0Ukmc4Rzi5CZiE_13">
    <vt:lpwstr>"language":"en","author":[{"family":"Fischer","given":"Douglas T."},{"family":"Still","given":"Christopher J."},{"family":"Williams","given":"A. Park"}],"issued":{"date-parts":[["2009"]]},"accessed":{"date-parts":[["2013",4,2]]}}},{"id":3604,"uris":["http</vt:lpwstr>
  </property>
  <property fmtid="{D5CDD505-2E9C-101B-9397-08002B2CF9AE}" pid="21" name="ZOTERO_BREF_8yv18RV0Ukmc4Rzi5CZiE_14">
    <vt:lpwstr>://zotero.org/users/70825/items/DQFT33TM"],"uri":["http://zotero.org/users/70825/items/DQFT33TM"],"itemData":{"id":3604,"type":"article-journal","title":"The influence of summertime fog and overcast clouds on the growth of a coastal Californian pine: a tr</vt:lpwstr>
  </property>
  <property fmtid="{D5CDD505-2E9C-101B-9397-08002B2CF9AE}" pid="22" name="ZOTERO_BREF_8yv18RV0Ukmc4Rzi5CZiE_15">
    <vt:lpwstr>ee-ring study","container-title":"Oecologia","page":"601-611","volume":"156","issue":"3","source":"link.springer.com","abstract":"The coast of California is home to numerous rare, endemic conifers and other plants that are limited in distribution by droug</vt:lpwstr>
  </property>
  <property fmtid="{D5CDD505-2E9C-101B-9397-08002B2CF9AE}" pid="23" name="ZOTERO_BREF_8yv18RV0Ukmc4Rzi5CZiE_16">
    <vt:lpwstr>ht sensitivity and the summer-dry climate that prevails across most of the state. Ecologists have long assumed that some coastal plant populations survived the early Pleistocene transition to a warmer and drier environment because they benefit from freque</vt:lpwstr>
  </property>
  <property fmtid="{D5CDD505-2E9C-101B-9397-08002B2CF9AE}" pid="24" name="ZOTERO_BREF_8yv18RV0Ukmc4Rzi5CZiE_17">
    <vt:lpwstr>nt fog and stratus clouds that provide water and shade during the rainless summer. One such population is that of Torrey pine (Pinus torreyana ssp. Insularis) on Santa Rosa Island in Channel Islands National Park. Here we report that the tree-ring width r</vt:lpwstr>
  </property>
  <property fmtid="{D5CDD505-2E9C-101B-9397-08002B2CF9AE}" pid="25" name="ZOTERO_BREF_8yv18RV0Ukmc4Rzi5CZiE_18">
    <vt:lpwstr>ecord from this population indicates strong growth sensitivities to summer fog drip and cloud shading. We quantified the effects of summer cloud cover by comparing ring-width indices to coastal airport cloud-frequency records (1944–2004). For the first ti</vt:lpwstr>
  </property>
  <property fmtid="{D5CDD505-2E9C-101B-9397-08002B2CF9AE}" pid="26" name="ZOTERO_BREF_8yv18RV0Ukmc4Rzi5CZiE_19">
    <vt:lpwstr>me observed, summertime cloud frequency correlated positively with ring-width indices, regardless of whether the effect of rainfall was first removed from the ring-width record. The effect of ground-level fog was strongest in July early mornings (03:00 PS</vt:lpwstr>
  </property>
  <property fmtid="{D5CDD505-2E9C-101B-9397-08002B2CF9AE}" pid="27" name="ZOTERO_BREF_8yv18RV0Ukmc4Rzi5CZiE_20">
    <vt:lpwstr>T, R 2 = 0.262, P &lt; 0.0002). The effect of clouds high enough to provide shade but not fog water was also strongest in July, but climbed steadily throughout the day before becoming strongest in late afternoon (16:00–18:00 PST, R 2 = 0.148, P &lt; 0.004). Cor</vt:lpwstr>
  </property>
  <property fmtid="{D5CDD505-2E9C-101B-9397-08002B2CF9AE}" pid="28" name="ZOTERO_BREF_8yv18RV0Ukmc4Rzi5CZiE_21">
    <vt:lpwstr>relations were substantially stronger in years with higher soil moisture, suggesting that growth response to summer clouds is strongly affected by pre-summer rainfall. A change in the height and/or timing of coastal cloud formation with climate change wou</vt:lpwstr>
  </property>
  <property fmtid="{D5CDD505-2E9C-101B-9397-08002B2CF9AE}" pid="29" name="ZOTERO_BREF_8yv18RV0Ukmc4Rzi5CZiE_22">
    <vt:lpwstr>ld likely affect this and other populations of California’s coastal vegetation.","DOI":"10.1007/s00442-008-1025-y","ISSN":"0029-8549, 1432-1939","shortTitle":"The influence of summertime fog and overcast clouds on the growth of a coastal Californian pine"</vt:lpwstr>
  </property>
  <property fmtid="{D5CDD505-2E9C-101B-9397-08002B2CF9AE}" pid="30" name="ZOTERO_BREF_8yv18RV0Ukmc4Rzi5CZiE_23">
    <vt:lpwstr>,"journalAbbreviation":"Oecologia","language":"en","author":[{"family":"Williams","given":"A. Park"},{"family":"Still","given":"Christopher J."},{"family":"Fischer","given":"Douglas T."},{"family":"Leavitt","given":"Steven W."}],"issued":{"date-parts":[["</vt:lpwstr>
  </property>
  <property fmtid="{D5CDD505-2E9C-101B-9397-08002B2CF9AE}" pid="31" name="ZOTERO_BREF_8yv18RV0Ukmc4Rzi5CZiE_24">
    <vt:lpwstr>2008",6,1]]},"accessed":{"date-parts":[["2013",4,2]]}}}],"schema":"https://github.com/citation-style-language/schema/raw/master/csl-citation.json"} </vt:lpwstr>
  </property>
  <property fmtid="{D5CDD505-2E9C-101B-9397-08002B2CF9AE}" pid="32" name="ZOTERO_BREF_KS2cl7sTauNomH2P2A5iu_1">
    <vt:lpwstr>ZOTERO_ITEM CSL_CITATION {"citationID":"qi7Cop5n","properties":{"formattedCitation":"(Graham, Mulkey, Kitajima, Phillips, &amp; Wright, 2003)","plainCitation":"(Graham, Mulkey, Kitajima, Phillips, &amp; Wright, 2003)"},"citationItems":[{"id":3601,"uris":["http://</vt:lpwstr>
  </property>
  <property fmtid="{D5CDD505-2E9C-101B-9397-08002B2CF9AE}" pid="33" name="ZOTERO_BREF_KS2cl7sTauNomH2P2A5iu_2">
    <vt:lpwstr>zotero.org/users/70825/items/G2AQV2Q6"],"uri":["http://zotero.org/users/70825/items/G2AQV2Q6"],"itemData":{"id":3601,"type":"article-journal","title":"Cloud cover limits net CO2 uptake and growth of a rainforest tree during tropical rainy seasons","contai</vt:lpwstr>
  </property>
  <property fmtid="{D5CDD505-2E9C-101B-9397-08002B2CF9AE}" pid="34" name="ZOTERO_BREF_KS2cl7sTauNomH2P2A5iu_3">
    <vt:lpwstr>ner-title":"Proceedings of the National Academy of Sciences","page":"572-576","volume":"100","issue":"2","source":"www.pnas.org","abstract":"Recent global-scale analyses indicate that climate variability affects net carbon storage but regard temperature a</vt:lpwstr>
  </property>
  <property fmtid="{D5CDD505-2E9C-101B-9397-08002B2CF9AE}" pid="35" name="ZOTERO_BREF_KS2cl7sTauNomH2P2A5iu_4">
    <vt:lpwstr>nd precipitation to be the main contributors. Seasonal and interannual variation in light availability may also limit CO2 uptake. As an experimental test of light limitation by cloud cover during tropical rainy seasons and by the unusually heavy cloud cov</vt:lpwstr>
  </property>
  <property fmtid="{D5CDD505-2E9C-101B-9397-08002B2CF9AE}" pid="36" name="ZOTERO_BREF_KS2cl7sTauNomH2P2A5iu_5">
    <vt:lpwstr>er associated with La Niña, we installed high-intensity lamps above the forest canopy to augment light for Luehea seemannii, a tropical canopy tree species, during cloudy periods of 1999–2000. Light augmentation only partially compensated for the reductio</vt:lpwstr>
  </property>
  <property fmtid="{D5CDD505-2E9C-101B-9397-08002B2CF9AE}" pid="37" name="ZOTERO_BREF_KS2cl7sTauNomH2P2A5iu_6">
    <vt:lpwstr>n in photosynthetic photon flux density caused by clouds. Nonetheless, leaves acclimated to the augmented irradiance, and photosynthesis, vegetative growth, and reproduction increased significantly. Light, rather than water, temperature, or leaf nitrogen,</vt:lpwstr>
  </property>
  <property fmtid="{D5CDD505-2E9C-101B-9397-08002B2CF9AE}" pid="38" name="ZOTERO_BREF_KS2cl7sTauNomH2P2A5iu_7">
    <vt:lpwstr> was the primary factor limiting CO2 uptake during the rainy season.","DOI":"10.1073/pnas.0133045100","ISSN":"0027-8424, 1091-6490","journalAbbreviation":"PNAS","language":"en","author":[{"family":"Graham","given":"Eric A."},{"family":"Mulkey","given":"St</vt:lpwstr>
  </property>
  <property fmtid="{D5CDD505-2E9C-101B-9397-08002B2CF9AE}" pid="39" name="ZOTERO_BREF_KS2cl7sTauNomH2P2A5iu_8">
    <vt:lpwstr>ephen S."},{"family":"Kitajima","given":"Kaoru"},{"family":"Phillips","given":"Nathan G."},{"family":"Wright","given":"S. Joseph"}],"issued":{"date-parts":[["2003",1,21]]},"accessed":{"date-parts":[["2013",4,2]]}}}],"schema":"https://github.com/citation-s</vt:lpwstr>
  </property>
  <property fmtid="{D5CDD505-2E9C-101B-9397-08002B2CF9AE}" pid="40" name="ZOTERO_BREF_KS2cl7sTauNomH2P2A5iu_9">
    <vt:lpwstr>tyle-language/schema/raw/master/csl-citation.json"} </vt:lpwstr>
  </property>
  <property fmtid="{D5CDD505-2E9C-101B-9397-08002B2CF9AE}" pid="41" name="ZOTERO_BREF_bKBaCd9f7lbjNJ2bc5bPK_1">
    <vt:lpwstr>ZOTERO_ITEM CSL_CITATION {"citationID":"18jkefodt1","properties":{"formattedCitation":"(Hare &amp; Cree, 2010)","plainCitation":"(Hare &amp; Cree, 2010)"},"citationItems":[{"id":3612,"uris":["http://zotero.org/users/70825/items/QEP6B656"],"uri":["http://zotero.or</vt:lpwstr>
  </property>
  <property fmtid="{D5CDD505-2E9C-101B-9397-08002B2CF9AE}" pid="42" name="ZOTERO_BREF_bKBaCd9f7lbjNJ2bc5bPK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43" name="ZOTERO_BREF_bKBaCd9f7lbjNJ2bc5bPK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44" name="ZOTERO_BREF_bKBaCd9f7lbjNJ2bc5bPK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45" name="ZOTERO_BREF_bKBaCd9f7lbjNJ2bc5bPK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46" name="ZOTERO_BREF_bKBaCd9f7lbjNJ2bc5bPK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47" name="ZOTERO_BREF_bKBaCd9f7lbjNJ2bc5bPK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48" name="ZOTERO_BREF_bKBaCd9f7lbjNJ2bc5bPK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49" name="ZOTERO_BREF_bKBaCd9f7lbjNJ2bc5bPK_9">
    <vt:lpwstr>0, 101, 844–851.","DOI":"10.1111/j.1095-8312.2010.01536.x","ISSN":"1095-8312","language":"en","author":[{"family":"Hare","given":"Kelly M."},{"family":"Cree","given":"Alison"}],"issued":{"date-parts":[["2010"]]},"accessed":{"date-parts":[["2013",4,3]]}}}]</vt:lpwstr>
  </property>
  <property fmtid="{D5CDD505-2E9C-101B-9397-08002B2CF9AE}" pid="50" name="ZOTERO_BREF_bKBaCd9f7lbjNJ2bc5bPK_10">
    <vt:lpwstr>,"schema":"https://github.com/citation-style-language/schema/raw/master/csl-citation.json"} </vt:lpwstr>
  </property>
  <property fmtid="{D5CDD505-2E9C-101B-9397-08002B2CF9AE}" pid="51" name="ZOTERO_BREF_lh4LkZPdMbjDNsuEmX8ca_1">
    <vt:lpwstr>ZOTERO_ITEM CSL_CITATION {"citationID":"QYvUHAil","properties":{"formattedCitation":"(Clench, 1966; Grubb, 1977)","plainCitation":"(Clench, 1966; Grubb, 1977)"},"citationItems":[{"id":2244,"uris":["http://zotero.org/users/70825/items/73KVJK2N"],"uri":["ht</vt:lpwstr>
  </property>
  <property fmtid="{D5CDD505-2E9C-101B-9397-08002B2CF9AE}" pid="52" name="ZOTERO_BREF_lh4LkZPdMbjDNsuEmX8ca_2">
    <vt:lpwstr>tp://zotero.org/users/70825/items/73KVJK2N"],"itemData":{"id":2244,"type":"article-journal","title":"Behavioral Thermoregulation in Butterflies","container-title":"Ecology","page":"1021-1034","volume":"47","issue":"6","source":"JSTOR","abstract":"Behavior</vt:lpwstr>
  </property>
  <property fmtid="{D5CDD505-2E9C-101B-9397-08002B2CF9AE}" pid="53" name="ZOTERO_BREF_lh4LkZPdMbjDNsuEmX8ca_3">
    <vt:lpwstr>al thermoregulation is well studied in reptiles but has not previously been known to exist in butterflies, where it seems to be widespread and perhaps universal. Like reptiles, butterflies are heliotherms, deriving their heat almost exclusively from the s</vt:lpwstr>
  </property>
  <property fmtid="{D5CDD505-2E9C-101B-9397-08002B2CF9AE}" pid="54" name="ZOTERO_BREF_lh4LkZPdMbjDNsuEmX8ca_4">
    <vt:lpwstr>un. For reception of heat they make much use of their wings. Blood circulates in the wings, making them effective heat exchangers whose efficiency is improved by modifications of structure, color and pattern. Behavioral acts (often group-specific) for hea</vt:lpwstr>
  </property>
  <property fmtid="{D5CDD505-2E9C-101B-9397-08002B2CF9AE}" pid="55" name="ZOTERO_BREF_lh4LkZPdMbjDNsuEmX8ca_5">
    <vt:lpwstr>t gain include dorsal, lateral and body basking, and ground contact. Behavioral devices for heat loss include shade seeking and probably normal and excessive respiration (evaporative cooling). In optimal air temperatures a series of minor adjustment devic</vt:lpwstr>
  </property>
  <property fmtid="{D5CDD505-2E9C-101B-9397-08002B2CF9AE}" pid="56" name="ZOTERO_BREF_lh4LkZPdMbjDNsuEmX8ca_6">
    <vt:lpwstr>es permits normal activity with little concession to temperature control: sum minimizing, irradiation balancing, and wing opening. Five major thermoregulatory behavior patterns can be distinguished: minimal activity, matutinal warming, vesper warming, ver</vt:lpwstr>
  </property>
  <property fmtid="{D5CDD505-2E9C-101B-9397-08002B2CF9AE}" pid="57" name="ZOTERO_BREF_lh4LkZPdMbjDNsuEmX8ca_7">
    <vt:lpwstr>nier control and cooling dominant. One or another of these is in operation at all times. Butterflies and reptiles share many behavior devices but moths differ considerably from both. They are myothermus, their major heat source being muscular energy. Heli</vt:lpwstr>
  </property>
  <property fmtid="{D5CDD505-2E9C-101B-9397-08002B2CF9AE}" pid="58" name="ZOTERO_BREF_lh4LkZPdMbjDNsuEmX8ca_8">
    <vt:lpwstr>othermic butterflies and myothermic moths are compared and contrasted with respect to the ecological significance of these specializations, particularly in feeding habits. Some of the many remaining problems are discussed, most important of which is the n</vt:lpwstr>
  </property>
  <property fmtid="{D5CDD505-2E9C-101B-9397-08002B2CF9AE}" pid="59" name="ZOTERO_BREF_lh4LkZPdMbjDNsuEmX8ca_9">
    <vt:lpwstr>ecessity for obtaining actual body temperatures to amplify the observational data of the present paper.","DOI":"10.2307/1935649","ISSN":"0012-9658","note":"ArticleType: research-article / Full publication date: Nov., 1966 / Copyright © 1966 Ecological Soc</vt:lpwstr>
  </property>
  <property fmtid="{D5CDD505-2E9C-101B-9397-08002B2CF9AE}" pid="60" name="ZOTERO_BREF_lh4LkZPdMbjDNsuEmX8ca_10">
    <vt:lpwstr>iety of America","journalAbbreviation":"Ecology","author":[{"family":"Clench","given":"Harry K."}],"issued":{"date-parts":[["1966",11,1]]},"accessed":{"date-parts":[["2013",11,11]]}}},{"id":2248,"uris":["http://zotero.org/users/70825/items/X4EK39B8"],"uri</vt:lpwstr>
  </property>
  <property fmtid="{D5CDD505-2E9C-101B-9397-08002B2CF9AE}" pid="61" name="ZOTERO_BREF_lh4LkZPdMbjDNsuEmX8ca_11">
    <vt:lpwstr>":["http://zotero.org/users/70825/items/X4EK39B8"],"itemData":{"id":2248,"type":"article-journal","title":"Weather-Dependent Foraging Behavior of Some Birds Wintering in a Deciduous Woodland: Horizontal Adjustments","container-title":"The Condor","page":"</vt:lpwstr>
  </property>
  <property fmtid="{D5CDD505-2E9C-101B-9397-08002B2CF9AE}" pid="62" name="ZOTERO_BREF_lh4LkZPdMbjDNsuEmX8ca_12">
    <vt:lpwstr>271-274","volume":"79","issue":"2","source":"JSTOR","DOI":"10.2307/1367175","ISSN":"0010-5422","note":"ArticleType: research-article / Full publication date: Summer, 1977 / Copyright © 1977 Cooper Ornithological Society","shortTitle":"Weather-Dependent Fo</vt:lpwstr>
  </property>
  <property fmtid="{D5CDD505-2E9C-101B-9397-08002B2CF9AE}" pid="63" name="ZOTERO_BREF_lh4LkZPdMbjDNsuEmX8ca_13">
    <vt:lpwstr>raging Behavior of Some Birds Wintering in a Deciduous Woodland","journalAbbreviation":"The Condor","author":[{"family":"Grubb","given":"Thomas C., Jr."}],"issued":{"date-parts":[["1977",7,1]]},"accessed":{"date-parts":[["2013",11,11]]}}}],"schema":"https</vt:lpwstr>
  </property>
  <property fmtid="{D5CDD505-2E9C-101B-9397-08002B2CF9AE}" pid="64" name="ZOTERO_BREF_lh4LkZPdMbjDNsuEmX8ca_14">
    <vt:lpwstr>://github.com/citation-style-language/schema/raw/master/csl-citation.json"} </vt:lpwstr>
  </property>
  <property fmtid="{D5CDD505-2E9C-101B-9397-08002B2CF9AE}" pid="65" name="ZOTERO_BREF_tkFIIiTSg8Qr7ss6BBndS_1">
    <vt:lpwstr>ZOTERO_ITEM CSL_CITATION {"citationID":"27muh9n514","properties":{"formattedCitation":"{\\rtf (Sklen\\uc0\\u225{}\\uc0\\u345{}, Bendix, &amp; Balslev, 2008)}","plainCitation":"(Sklenář, Bendix, &amp; Balslev, 2008)"},"citationItems":[{"id":3615,"uris":["http://zo</vt:lpwstr>
  </property>
  <property fmtid="{D5CDD505-2E9C-101B-9397-08002B2CF9AE}" pid="66" name="ZOTERO_BREF_tkFIIiTSg8Qr7ss6BBndS_2">
    <vt:lpwstr>tero.org/users/70825/items/S3IWHPIN"],"uri":["http://zotero.org/users/70825/items/S3IWHPIN"],"itemData":{"id":3615,"type":"article-journal","title":"Cloud frequency correlates to plant species composition in the high Andes of Ecuador","container-title":"B</vt:lpwstr>
  </property>
  <property fmtid="{D5CDD505-2E9C-101B-9397-08002B2CF9AE}" pid="67" name="ZOTERO_BREF_tkFIIiTSg8Qr7ss6BBndS_3">
    <vt:lpwstr>asic and Applied Ecology","page":"504-513","volume":"9","issue":"5","source":"ScienceDirect","abstract":"Two data sets representing atmospheric moisture are available for the high Andes of Ecuador, (i) cloud frequency obtained from weather satellites, and</vt:lpwstr>
  </property>
  <property fmtid="{D5CDD505-2E9C-101B-9397-08002B2CF9AE}" pid="68" name="ZOTERO_BREF_tkFIIiTSg8Qr7ss6BBndS_4">
    <vt:lpwstr> (ii) interpolated rainfall estimates obtained from global climate observations. We analyzed their correlation to vascular plant species composition at 18 Ecuadorian superpáramo study sites. Of particular interest was whether cloud frequency could be used</vt:lpwstr>
  </property>
  <property fmtid="{D5CDD505-2E9C-101B-9397-08002B2CF9AE}" pid="69" name="ZOTERO_BREF_tkFIIiTSg8Qr7ss6BBndS_5">
    <vt:lpwstr> as a proxy for precipitation. Cloud frequency had distinct seasonal and spatial variation among the sites. The spatial gradient of cloudiness was strongest during June–August and weakest around the equinoctials. Interpolated rainfall estimates also showe</vt:lpwstr>
  </property>
  <property fmtid="{D5CDD505-2E9C-101B-9397-08002B2CF9AE}" pid="70" name="ZOTERO_BREF_tkFIIiTSg8Qr7ss6BBndS_6">
    <vt:lpwstr>d seasonal and spatial variation among the sites, but there was no correlation between them and cloudiness. Cloud frequency during June–August was the only significant variable in the canonical correspondence analysis (CCA) of the species composition, whe</vt:lpwstr>
  </property>
  <property fmtid="{D5CDD505-2E9C-101B-9397-08002B2CF9AE}" pid="71" name="ZOTERO_BREF_tkFIIiTSg8Qr7ss6BBndS_7">
    <vt:lpwstr>reas rainfall estimates, geology, presence of glaciers, and size and altitudinal range of the superpáramos were not significant. When the spatial components were filtered out from the species composition data by employing partial CCA, cloud frequency duri</vt:lpwstr>
  </property>
  <property fmtid="{D5CDD505-2E9C-101B-9397-08002B2CF9AE}" pid="72" name="ZOTERO_BREF_tkFIIiTSg8Qr7ss6BBndS_8">
    <vt:lpwstr>ng December–February became the only significant variable. Our results suggest that cloud frequency data may be a useful tool in mountain ecology research, serving as an indicator of habitat humidity when exact precipitation data are lacking.","DOI":"10.1</vt:lpwstr>
  </property>
  <property fmtid="{D5CDD505-2E9C-101B-9397-08002B2CF9AE}" pid="73" name="ZOTERO_BREF_tkFIIiTSg8Qr7ss6BBndS_9">
    <vt:lpwstr>016/j.baae.2007.09.007","ISSN":"1439-1791","journalAbbreviation":"Basic and Applied Ecology","author":[{"family":"Sklenář","given":"Petr"},{"family":"Bendix","given":"Jörg"},{"family":"Balslev","given":"Henrik"}],"issued":{"date-parts":[["2008",8,10]]},"a</vt:lpwstr>
  </property>
  <property fmtid="{D5CDD505-2E9C-101B-9397-08002B2CF9AE}" pid="74" name="ZOTERO_BREF_tkFIIiTSg8Qr7ss6BBndS_10">
    <vt:lpwstr>ccessed":{"date-parts":[["2013",4,3]]}}}],"schema":"https://github.com/citation-style-language/schema/raw/master/csl-citation.json"} </vt:lpwstr>
  </property>
  <property fmtid="{D5CDD505-2E9C-101B-9397-08002B2CF9AE}" pid="75" name="ZOTERO_BREF_489vZT9YT484TTRElMmiw_1">
    <vt:lpwstr>ZOTERO_ITEM CSL_CITATION {"citationID":"9d58icg07","properties":{"formattedCitation":"(Wilson, Parmentier, McGill, Guralnick, &amp; Jetz, 2013)","plainCitation":"(Wilson, Parmentier, McGill, Guralnick, &amp; Jetz, 2013)"},"citationItems":[{"id":568,"uris":["http:</vt:lpwstr>
  </property>
  <property fmtid="{D5CDD505-2E9C-101B-9397-08002B2CF9AE}" pid="76" name="ZOTERO_BREF_489vZT9YT484TTRElMmiw_2">
    <vt:lpwstr>//zotero.org/users/70825/items/36UJE2AG"],"uri":["http://zotero.org/users/70825/items/36UJE2AG"],"itemData":{"id":568,"type":"paper-conference","title":"Incorporating satellite derived cloud climatologies to improve high resolution interpolation of daily </vt:lpwstr>
  </property>
  <property fmtid="{D5CDD505-2E9C-101B-9397-08002B2CF9AE}" pid="77" name="ZOTERO_BREF_489vZT9YT484TTRElMmiw_3">
    <vt:lpwstr>precipitation.","container-title":"6th International Conference","publisher":"International Biogeography Society","publisher-place":"Miami, FL","event":"International Biogeography Society","event-place":"Miami, FL","abstract":"Conservation of biodiversity</vt:lpwstr>
  </property>
  <property fmtid="{D5CDD505-2E9C-101B-9397-08002B2CF9AE}" pid="78" name="ZOTERO_BREF_489vZT9YT484TTRElMmiw_4">
    <vt:lpwstr> demands comprehension of evolutionary and ecological patterns\nand processes that occur over vast spatial and temporal scales. A central goal of ecology is\nto understand the factors that control the spatial distribution of species and this has become\ne</vt:lpwstr>
  </property>
  <property fmtid="{D5CDD505-2E9C-101B-9397-08002B2CF9AE}" pid="79" name="ZOTERO_BREF_489vZT9YT484TTRElMmiw_5">
    <vt:lpwstr>ven more important in the face of climate change. However, at global scales there can be\nenormous uncertainty in environmental data used to model species distributions. Even\n‘simple’ metrics such as mean annual precipitation are difficult to estimate in</vt:lpwstr>
  </property>
  <property fmtid="{D5CDD505-2E9C-101B-9397-08002B2CF9AE}" pid="80" name="ZOTERO_BREF_489vZT9YT484TTRElMmiw_6">
    <vt:lpwstr> areas with few\nweather\nstations and available data sets do not quantify uncertainty in these surfaces. We are\ndeveloping a global, 1km resolution, daily meteorological dataset for 1970-2010 by leveraging\nrelatively high quality station observations w</vt:lpwstr>
  </property>
  <property fmtid="{D5CDD505-2E9C-101B-9397-08002B2CF9AE}" pid="81" name="ZOTERO_BREF_489vZT9YT484TTRElMmiw_7">
    <vt:lpwstr>ith spatially continuous but indirect satellite\nobservations. While several satellite derived precipitation products exist, all are relatively\ncoarse (≥0.25o). An alternative approach is to use higher resolution multi-spectral satellite data\nto estimat</vt:lpwstr>
  </property>
  <property fmtid="{D5CDD505-2E9C-101B-9397-08002B2CF9AE}" pid="82" name="ZOTERO_BREF_489vZT9YT484TTRElMmiw_8">
    <vt:lpwstr>e other cloud parameters that are more directly related to precipitation. Precipitation\nwill fall when cloud particles achieve sufficient mass to overcome updraft winds and when the\nclouds have sufficient vertical extent to facilitate the growth of thes</vt:lpwstr>
  </property>
  <property fmtid="{D5CDD505-2E9C-101B-9397-08002B2CF9AE}" pid="83" name="ZOTERO_BREF_489vZT9YT484TTRElMmiw_9">
    <vt:lpwstr>e particles. The MODIS\nCloud Product (MOD06) includes estimates of effective radius and optical thickness at 1km\nresolution. These parameters are theoretically related to precipitation and we are exploring\ntheir utility in the interpolation of station </vt:lpwstr>
  </property>
  <property fmtid="{D5CDD505-2E9C-101B-9397-08002B2CF9AE}" pid="84" name="ZOTERO_BREF_489vZT9YT484TTRElMmiw_10">
    <vt:lpwstr>precipitation observations. Improving high resolution estimates of precipitation will facilitate analysis of geographic and/or environmental shifts in\nspecies distributions in response to global climate change.","URL":"http://www.biogeography.org/html/Me</vt:lpwstr>
  </property>
  <property fmtid="{D5CDD505-2E9C-101B-9397-08002B2CF9AE}" pid="85" name="ZOTERO_BREF_489vZT9YT484TTRElMmiw_11">
    <vt:lpwstr>etings/2013/","call-number":"0000","author":[{"family":"Wilson","given":"Adam M."},{"family":"Parmentier","given":"Benoit"},{"family":"McGill","given":"Brian"},{"family":"Guralnick","given":"Robert"},{"family":"Jetz","given":"Walter"}],"issued":{"date-par</vt:lpwstr>
  </property>
  <property fmtid="{D5CDD505-2E9C-101B-9397-08002B2CF9AE}" pid="86" name="ZOTERO_BREF_489vZT9YT484TTRElMmiw_12">
    <vt:lpwstr>ts":[["2013",1]]}}}],"schema":"https://github.com/citation-style-language/schema/raw/master/csl-citation.json"} </vt:lpwstr>
  </property>
  <property fmtid="{D5CDD505-2E9C-101B-9397-08002B2CF9AE}" pid="87" name="ZOTERO_BREF_MYPDBBQWHW7K4K8fzHt3G_1">
    <vt:lpwstr>ZOTERO_ITEM CSL_CITATION {"citationID":"1c805aksku","properties":{"formattedCitation":"(Hare &amp; Cree, 2010)","plainCitation":"(Hare &amp; Cree, 2010)"},"citationItems":[{"id":3612,"uris":["http://zotero.org/users/70825/items/QEP6B656"],"uri":["http://zotero.or</vt:lpwstr>
  </property>
  <property fmtid="{D5CDD505-2E9C-101B-9397-08002B2CF9AE}" pid="88" name="ZOTERO_BREF_MYPDBBQWHW7K4K8fzHt3G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89" name="ZOTERO_BREF_MYPDBBQWHW7K4K8fzHt3G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90" name="ZOTERO_BREF_MYPDBBQWHW7K4K8fzHt3G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91" name="ZOTERO_BREF_MYPDBBQWHW7K4K8fzHt3G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92" name="ZOTERO_BREF_MYPDBBQWHW7K4K8fzHt3G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93" name="ZOTERO_BREF_MYPDBBQWHW7K4K8fzHt3G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94" name="ZOTERO_BREF_MYPDBBQWHW7K4K8fzHt3G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95" name="ZOTERO_BREF_MYPDBBQWHW7K4K8fzHt3G_9">
    <vt:lpwstr>0, 101, 844–851.","DOI":"10.1111/j.1095-8312.2010.01536.x","ISSN":"1095-8312","language":"en","author":[{"family":"Hare","given":"Kelly M."},{"family":"Cree","given":"Alison"}],"issued":{"date-parts":[["2010"]]},"accessed":{"date-parts":[["2013",4,3]]}}}]</vt:lpwstr>
  </property>
  <property fmtid="{D5CDD505-2E9C-101B-9397-08002B2CF9AE}" pid="96" name="ZOTERO_BREF_MYPDBBQWHW7K4K8fzHt3G_10">
    <vt:lpwstr>,"schema":"https://github.com/citation-style-language/schema/raw/master/csl-citation.json"} </vt:lpwstr>
  </property>
  <property fmtid="{D5CDD505-2E9C-101B-9397-08002B2CF9AE}" pid="97" name="ZOTERO_BREF_UhjjwaQUggk5xLrSlYc9H_1">
    <vt:lpwstr>ZOTERO_ITEM CSL_CITATION {"citationID":"Suj1nzmk","properties":{"formattedCitation":"(c.f. Ramachandra, Jain, &amp; Krishnadas, 2011; Tapiador, 2009)","plainCitation":"(c.f. Ramachandra, Jain, &amp; Krishnadas, 2011; Tapiador, 2009)"},"citationItems":[{"id":3809,</vt:lpwstr>
  </property>
  <property fmtid="{D5CDD505-2E9C-101B-9397-08002B2CF9AE}" pid="98" name="ZOTERO_BREF_UhjjwaQUggk5xLrSlYc9H_2">
    <vt:lpwstr>"uris":["http://zotero.org/users/70825/items/43B7QIQV"],"uri":["http://zotero.org/users/70825/items/43B7QIQV"],"itemData":{"id":3809,"type":"article-journal","title":"Hotspots of solar potential in India","container-title":"Renewable and Sustainable Energ</vt:lpwstr>
  </property>
  <property fmtid="{D5CDD505-2E9C-101B-9397-08002B2CF9AE}" pid="99" name="ZOTERO_BREF_UhjjwaQUggk5xLrSlYc9H_3">
    <vt:lpwstr>y Reviews","page":"3178-3186","volume":"15","issue":"6","source":"ScienceDirect","abstract":"Solar hotspots are the regions characterized by an exceptional solar power potential suitable for decentralized commercial exploitation of energy. Identification </vt:lpwstr>
  </property>
  <property fmtid="{D5CDD505-2E9C-101B-9397-08002B2CF9AE}" pid="100" name="ZOTERO_BREF_UhjjwaQUggk5xLrSlYc9H_4">
    <vt:lpwstr>of solar hotspots in a vast geographical expanse with dense habitations helps to meet escalating power demand in a decentralized, efficient and sustainable manner. This communication focuses on the assessment of resource potential with variability in Indi</vt:lpwstr>
  </property>
  <property fmtid="{D5CDD505-2E9C-101B-9397-08002B2CF9AE}" pid="101" name="ZOTERO_BREF_UhjjwaQUggk5xLrSlYc9H_5">
    <vt:lpwstr>a derived from high resolution satellite derived insolation data. Data analysis reveals that nearly 58% of the geographical area potentially represent the solar hotspots in the country with more than 5 kWh/m2/day of annual average Global insolation. A tec</vt:lpwstr>
  </property>
  <property fmtid="{D5CDD505-2E9C-101B-9397-08002B2CF9AE}" pid="102" name="ZOTERO_BREF_UhjjwaQUggk5xLrSlYc9H_6">
    <vt:lpwstr>hno-economic analysis of the solar power technologies and a prospective minimal utilization of the land available within these solar hotspots demonstrate their immense power generation as well as emission reduction potential. The study evaluates the progr</vt:lpwstr>
  </property>
  <property fmtid="{D5CDD505-2E9C-101B-9397-08002B2CF9AE}" pid="103" name="ZOTERO_BREF_UhjjwaQUggk5xLrSlYc9H_7">
    <vt:lpwstr>ess made in solar power generation in the country especially with the inception of an ambitious National Solar Mission (NSM) also termed as ‘Solar India’. The organizational aspects of solar power generation with focus on existing policy elements are also</vt:lpwstr>
  </property>
  <property fmtid="{D5CDD505-2E9C-101B-9397-08002B2CF9AE}" pid="104" name="ZOTERO_BREF_UhjjwaQUggk5xLrSlYc9H_8">
    <vt:lpwstr> addressed so as to probe the actual potential of the identified solar hotspots in meeting the NSM targets and beyond.","DOI":"10.1016/j.rser.2011.04.007","ISSN":"1364-0321","journalAbbreviation":"Renewable and Sustainable Energy Reviews","author":[{"fami</vt:lpwstr>
  </property>
  <property fmtid="{D5CDD505-2E9C-101B-9397-08002B2CF9AE}" pid="105" name="ZOTERO_BREF_UhjjwaQUggk5xLrSlYc9H_9">
    <vt:lpwstr>ly":"Ramachandra","given":"T.V."},{"family":"Jain","given":"Rishabh"},{"family":"Krishnadas","given":"Gautham"}],"issued":{"date-parts":[["2011",8]]},"accessed":{"date-parts":[["2013",7,30]]}},"prefix":"c.f."},{"id":3812,"uris":["http://zotero.org/users/7</vt:lpwstr>
  </property>
  <property fmtid="{D5CDD505-2E9C-101B-9397-08002B2CF9AE}" pid="106" name="ZOTERO_BREF_UhjjwaQUggk5xLrSlYc9H_10">
    <vt:lpwstr>0825/items/5F2XZUTA"],"uri":["http://zotero.org/users/70825/items/5F2XZUTA"],"itemData":{"id":3812,"type":"article-journal","title":"Assessment of renewable energy potential through satellite data and numerical models","container-title":"Energy &amp; Environm</vt:lpwstr>
  </property>
  <property fmtid="{D5CDD505-2E9C-101B-9397-08002B2CF9AE}" pid="107" name="ZOTERO_BREF_UhjjwaQUggk5xLrSlYc9H_11">
    <vt:lpwstr>ental Science","page":"1142-1161","volume":"2","issue":"11","source":"pubs.rsc.org","abstract":"There is an increasing use of satellite data and numerical models to assess the environmental constraints and energy potential of several renewable energies, n</vt:lpwstr>
  </property>
  <property fmtid="{D5CDD505-2E9C-101B-9397-08002B2CF9AE}" pid="108" name="ZOTERO_BREF_UhjjwaQUggk5xLrSlYc9H_12">
    <vt:lpwstr>amely solar, wind, hydropower, biomass and geothermal. This paper presents an overview of state of the art spatial technology and quantitative models","DOI":"10.1039/B914121A","ISSN":"1754-5706","journalAbbreviation":"Energy Environ. Sci.","language":"en"</vt:lpwstr>
  </property>
  <property fmtid="{D5CDD505-2E9C-101B-9397-08002B2CF9AE}" pid="109" name="ZOTERO_BREF_UhjjwaQUggk5xLrSlYc9H_13">
    <vt:lpwstr>,"author":[{"family":"Tapiador","given":"Francisco J."}],"issued":{"date-parts":[["2009",11,1]]},"accessed":{"date-parts":[["2013",7,30]]}}}],"schema":"https://github.com/citation-style-language/schema/raw/master/csl-citation.json"} </vt:lpwstr>
  </property>
  <property fmtid="{D5CDD505-2E9C-101B-9397-08002B2CF9AE}" pid="110" name="ZOTERO_BREF_QAPBWcdOKYN0UKqwfnrxx_1">
    <vt:lpwstr>ZOTERO_ITEM CSL_CITATION {"citationID":"lq2CYyaj","properties":{"formattedCitation":"(Table 1, Pincus, Platnick, Ackerman, Hemler, &amp; Hofmann, 2012)","plainCitation":"(Table 1, Pincus, Platnick, Ackerman, Hemler, &amp; Hofmann, 2012)"},"citationItems":[{"id":3</vt:lpwstr>
  </property>
  <property fmtid="{D5CDD505-2E9C-101B-9397-08002B2CF9AE}" pid="111" name="ZOTERO_BREF_QAPBWcdOKYN0UKqwfnrxx_2">
    <vt:lpwstr>574,"uris":["http://zotero.org/users/70825/items/ZRJ5ZWFW"],"uri":["http://zotero.org/users/70825/items/ZRJ5ZWFW"],"itemData":{"id":3574,"type":"article-journal","title":"Reconciling Simulated and Observed Views of Clouds: MODIS, ISCCP, and the Limits of </vt:lpwstr>
  </property>
  <property fmtid="{D5CDD505-2E9C-101B-9397-08002B2CF9AE}" pid="112" name="ZOTERO_BREF_QAPBWcdOKYN0UKqwfnrxx_3">
    <vt:lpwstr>Instrument Simulators","container-title":"Journal of Climate","page":"4699-4720","volume":"25","issue":"13","source":"CrossRef","DOI":"10.1175/JCLI-D-11-00267.1","ISSN":"0894-8755, 1520-0442","shortTitle":"Reconciling Simulated and Observed Views of Cloud</vt:lpwstr>
  </property>
  <property fmtid="{D5CDD505-2E9C-101B-9397-08002B2CF9AE}" pid="113" name="ZOTERO_BREF_QAPBWcdOKYN0UKqwfnrxx_4">
    <vt:lpwstr>s","author":[{"family":"Pincus","given":"Robert"},{"family":"Platnick","given":"Steven"},{"family":"Ackerman","given":"Steven A."},{"family":"Hemler","given":"Richard S."},{"family":"Hofmann","given":"Robert J. Patrick"}],"issued":{"date-parts":[["2012",7</vt:lpwstr>
  </property>
  <property fmtid="{D5CDD505-2E9C-101B-9397-08002B2CF9AE}" pid="114" name="ZOTERO_BREF_QAPBWcdOKYN0UKqwfnrxx_5">
    <vt:lpwstr>]]},"accessed":{"date-parts":[["2013",4,1]]}},"prefix":"Table 1, "}],"schema":"https://github.com/citation-style-language/schema/raw/master/csl-citation.json"} </vt:lpwstr>
  </property>
  <property fmtid="{D5CDD505-2E9C-101B-9397-08002B2CF9AE}" pid="115" name="ZOTERO_BREF_cHPf45kfxc36JF0KcpONG_1">
    <vt:lpwstr>ZOTERO_ITEM CSL_CITATION {"citationID":"lod7GYDh","properties":{"formattedCitation":"(Stubenrauch et al., 2013)","plainCitation":"(Stubenrauch et al., 2013)"},"citationItems":[{"id":3596,"uris":["http://zotero.org/users/70825/items/6U957689"],"uri":["http</vt:lpwstr>
  </property>
  <property fmtid="{D5CDD505-2E9C-101B-9397-08002B2CF9AE}" pid="116" name="ZOTERO_BREF_cHPf45kfxc36JF0KcpONG_2">
    <vt:lpwstr>://zotero.org/users/70825/items/6U957689"],"itemData":{"id":3596,"type":"article-journal","title":"Assessment of global cloud datasets from satellites: Project and database initiated by the GEWEX Radiation Panel","container-title":"Bulletin of the America</vt:lpwstr>
  </property>
  <property fmtid="{D5CDD505-2E9C-101B-9397-08002B2CF9AE}" pid="117" name="ZOTERO_BREF_cHPf45kfxc36JF0KcpONG_3">
    <vt:lpwstr>n Meteorological Society","page":"130117123745009","source":"CrossRef","DOI":"10.1175/BAMS-D-12-00117","ISSN":"0003-0007, 1520-0477","shortTitle":"ASSESSMENT OF GLOBAL CLOUD DATASETS FROM SATELLITES","author":[{"family":"Stubenrauch","given":"C .J."},{"fa</vt:lpwstr>
  </property>
  <property fmtid="{D5CDD505-2E9C-101B-9397-08002B2CF9AE}" pid="118" name="ZOTERO_BREF_cHPf45kfxc36JF0KcpONG_4">
    <vt:lpwstr>mily":"Rossow","given":"W. B."},{"family":"Kinne","given":"S."},{"family":"Ackerman","given":"S."},{"family":"Cesana","given":"G."},{"family":"Chepfer","given":"H."},{"family":"Di Girolamo","given":"L."},{"family":"Getzewich","given":"B."},{"family":"Guig</vt:lpwstr>
  </property>
  <property fmtid="{D5CDD505-2E9C-101B-9397-08002B2CF9AE}" pid="119" name="ZOTERO_BREF_cHPf45kfxc36JF0KcpONG_5">
    <vt:lpwstr>nard","given":"A."},{"family":"Heidinger","given":"A."},{"family":"Maddux","given":"B. C."},{"family":"Menzel","given":"W. P."},{"family":"Minnis","given":"P."},{"family":"Pearl","given":"C."},{"family":"Platnick","given":"S."},{"family":"Poulsen","given"</vt:lpwstr>
  </property>
  <property fmtid="{D5CDD505-2E9C-101B-9397-08002B2CF9AE}" pid="120" name="ZOTERO_BREF_cHPf45kfxc36JF0KcpONG_6">
    <vt:lpwstr>:"C."},{"family":"Riedi","given":"J."},{"family":"Sun-Mack","given":"S."},{"family":"Walther","given":"A."},{"family":"Winker","given":"D."},{"family":"Zeng","given":"S."},{"family":"Zhao","given":"G."}],"issued":{"date-parts":[["2013",1,17]]},"accessed":</vt:lpwstr>
  </property>
  <property fmtid="{D5CDD505-2E9C-101B-9397-08002B2CF9AE}" pid="121" name="ZOTERO_BREF_cHPf45kfxc36JF0KcpONG_7">
    <vt:lpwstr>{"date-parts":[["2013",4,2]]}}}],"schema":"https://github.com/citation-style-language/schema/raw/master/csl-citation.json"} </vt:lpwstr>
  </property>
  <property fmtid="{D5CDD505-2E9C-101B-9397-08002B2CF9AE}" pid="122" name="ZOTERO_BREF_lqQVvYmfXaTI2ItddJ6pa_1">
    <vt:lpwstr>ZOTERO_ITEM CSL_CITATION {"citationID":"1mp8vaej45","properties":{"formattedCitation":"(2012)","plainCitation":"(2012)"},"citationItems":[{"id":3815,"uris":["http://zotero.org/users/70825/items/9AJ3KQDR"],"uri":["http://zotero.org/users/70825/items/9AJ3KQ</vt:lpwstr>
  </property>
  <property fmtid="{D5CDD505-2E9C-101B-9397-08002B2CF9AE}" pid="123" name="ZOTERO_BREF_lqQVvYmfXaTI2ItddJ6pa_2">
    <vt:lpwstr>DR"],"itemData":{"id":3815,"type":"article-journal","title":"A naive Bayesian cloud-detection scheme derived from CALIPSO and applied within PATMOS-x","container-title":"Journal of Applied Meteorology and Climatology","page":"1129–1144","volume":"51","iss</vt:lpwstr>
  </property>
  <property fmtid="{D5CDD505-2E9C-101B-9397-08002B2CF9AE}" pid="124" name="ZOTERO_BREF_lqQVvYmfXaTI2ItddJ6pa_3">
    <vt:lpwstr>ue":"6","source":"Google Scholar","author":[{"family":"Heidinger","given":"Andrew K."},{"family":"Evan","given":"Amato T."},{"family":"Foster","given":"Michael J."},{"family":"Walther","given":"Andi"}],"issued":{"date-parts":[["2012"]]},"accessed":{"date-</vt:lpwstr>
  </property>
  <property fmtid="{D5CDD505-2E9C-101B-9397-08002B2CF9AE}" pid="125" name="ZOTERO_BREF_lqQVvYmfXaTI2ItddJ6pa_4">
    <vt:lpwstr>parts":[["2013",7,30]]}},"suppress-author":true}],"schema":"https://github.com/citation-style-language/schema/raw/master/csl-citation.json"} </vt:lpwstr>
  </property>
  <property fmtid="{D5CDD505-2E9C-101B-9397-08002B2CF9AE}" pid="126" name="ZOTERO_BREF_FUU37WqmRXJ1ALC3zhojG_1">
    <vt:lpwstr>ZOTERO_ITEM CSL_CITATION {"citationID":"UwTs2Zkx","properties":{"formattedCitation":"(~20km, Wylie, Jackson, Menzel, &amp; Bates, 2005)","plainCitation":"(~20km, Wylie, Jackson, Menzel, &amp; Bates, 2005)"},"citationItems":[{"id":4000,"uris":["http://zotero.org/u</vt:lpwstr>
  </property>
  <property fmtid="{D5CDD505-2E9C-101B-9397-08002B2CF9AE}" pid="127" name="ZOTERO_BREF_FUU37WqmRXJ1ALC3zhojG_2">
    <vt:lpwstr>sers/70825/items/6XSKDBD9"],"uri":["http://zotero.org/users/70825/items/6XSKDBD9"],"itemData":{"id":4000,"type":"article-journal","title":"Trends in global cloud cover in two decades of HIRS observations","container-title":"Journal of climate","page":"302</vt:lpwstr>
  </property>
  <property fmtid="{D5CDD505-2E9C-101B-9397-08002B2CF9AE}" pid="128" name="ZOTERO_BREF_FUU37WqmRXJ1ALC3zhojG_3">
    <vt:lpwstr>1–3031","volume":"18","issue":"15","source":"Google Scholar","author":[{"family":"Wylie","given":"Donald"},{"family":"Jackson","given":"Darren L."},{"family":"Menzel","given":"W. Paul"},{"family":"Bates","given":"John J."}],"issued":{"date-parts":[["2005"</vt:lpwstr>
  </property>
  <property fmtid="{D5CDD505-2E9C-101B-9397-08002B2CF9AE}" pid="129" name="ZOTERO_BREF_FUU37WqmRXJ1ALC3zhojG_4">
    <vt:lpwstr>]]},"accessed":{"date-parts":[["2014",1,9]],"season":"20:04:34"}},"prefix":"~20km, "}],"schema":"https://github.com/citation-style-language/schema/raw/master/csl-citation.json"} </vt:lpwstr>
  </property>
  <property fmtid="{D5CDD505-2E9C-101B-9397-08002B2CF9AE}" pid="130" name="ZOTERO_BREF_GqHW8ehyr9PTLUreHaXgO_1">
    <vt:lpwstr>ZOTERO_ITEM CSL_CITATION {"citationID":"frdFzHD9","properties":{"formattedCitation":"(Mulligan, 2006)","plainCitation":"(Mulligan, 2006)"},"citationItems":[{"id":3552,"uris":["http://zotero.org/users/70825/items/HK8JRVSH"],"uri":["http://zotero.org/users/</vt:lpwstr>
  </property>
  <property fmtid="{D5CDD505-2E9C-101B-9397-08002B2CF9AE}" pid="131" name="ZOTERO_BREF_GqHW8ehyr9PTLUreHaXgO_2">
    <vt:lpwstr>70825/items/HK8JRVSH"],"itemData":{"id":3552,"type":"webpage","title":"MODIS MOD35 pan-tropical cloud climatology","container-title":"MODIS cloud climatology, Version 1","abstract":"This database is a pan-tropical 1km and 250m cloud climatology derived fr</vt:lpwstr>
  </property>
  <property fmtid="{D5CDD505-2E9C-101B-9397-08002B2CF9AE}" pid="132" name="ZOTERO_BREF_GqHW8ehyr9PTLUreHaXgO_3">
    <vt:lpwstr>om the MODIS MOD35 Cloud Mask Product. The data represent the results of a research project carried out by Dr. Mark Mulligan at Kings College London.  The climatology is being used for hydrological and ecological modelling but you might also find it usefu</vt:lpwstr>
  </property>
  <property fmtid="{D5CDD505-2E9C-101B-9397-08002B2CF9AE}" pid="133" name="ZOTERO_BREF_GqHW8ehyr9PTLUreHaXgO_4">
    <vt:lpwstr>l if you are a remote sensing specialist and interested in the likelihood of obtaining cloud-free imagery for a region.\n\nThe entire archive of tropical MOD35 data to 2006 was analysed to derive annual average, monthly and diurnal statistics on cloud fre</vt:lpwstr>
  </property>
  <property fmtid="{D5CDD505-2E9C-101B-9397-08002B2CF9AE}" pid="134" name="ZOTERO_BREF_GqHW8ehyr9PTLUreHaXgO_5">
    <vt:lpwstr>quency at 1km resolution for the entire tropics and at 250m resolution for tropical land areas.","URL":"http://www.ambiotek.com/clouds/","author":[{"family":"Mulligan","given":"Mark"}],"issued":{"date-parts":[["2006"]]},"accessed":{"date-parts":[["2013",4</vt:lpwstr>
  </property>
  <property fmtid="{D5CDD505-2E9C-101B-9397-08002B2CF9AE}" pid="135" name="ZOTERO_BREF_GqHW8ehyr9PTLUreHaXgO_6">
    <vt:lpwstr>,1]]}}}],"schema":"https://github.com/citation-style-language/schema/raw/master/csl-citation.json"} </vt:lpwstr>
  </property>
  <property fmtid="{D5CDD505-2E9C-101B-9397-08002B2CF9AE}" pid="136" name="ZOTERO_BREF_zUT9LYvPZlFpA8vsOCNBa_1">
    <vt:lpwstr>ZOTERO_ITEM CSL_CITATION {"citationID":"2874uo9cjs","properties":{"formattedCitation":"(Wilson, Parmentier, &amp; Jetz, 2013)","plainCitation":"(Wilson, Parmentier, &amp; Jetz, 2013)"},"citationItems":[{"id":3909,"uris":["http://zotero.org/users/70825/items/MZP3A</vt:lpwstr>
  </property>
  <property fmtid="{D5CDD505-2E9C-101B-9397-08002B2CF9AE}" pid="137" name="ZOTERO_BREF_zUT9LYvPZlFpA8vsOCNBa_2">
    <vt:lpwstr>PIQ"],"uri":["http://zotero.org/users/70825/items/MZP3APIQ"],"itemData":{"id":3909,"type":"article-journal","title":"Systematic landcover bias in Collection 5 MODIS cloud mask and derived products – a global overview","container-title":"Remote Sensing of </vt:lpwstr>
  </property>
  <property fmtid="{D5CDD505-2E9C-101B-9397-08002B2CF9AE}" pid="138" name="ZOTERO_BREF_zUT9LYvPZlFpA8vsOCNBa_3">
    <vt:lpwstr>Environment","volume":"in press","abstract":"Identifying cloud interference in satellite-derived data is a critical step toward developing useful remotely sensed products. Most MODIS land products use a combination of the MODIS (MOD35) cloud mask and the </vt:lpwstr>
  </property>
  <property fmtid="{D5CDD505-2E9C-101B-9397-08002B2CF9AE}" pid="139" name="ZOTERO_BREF_zUT9LYvPZlFpA8vsOCNBa_4">
    <vt:lpwstr>‘internal’ cloud mask of the surface reflectance product (MOD09) to mask clouds, but there has been little discussion of how these masks differ globally.  We calculated global mean cloud frequency for both products, for 2009, and found that inflated propo</vt:lpwstr>
  </property>
  <property fmtid="{D5CDD505-2E9C-101B-9397-08002B2CF9AE}" pid="140" name="ZOTERO_BREF_zUT9LYvPZlFpA8vsOCNBa_5">
    <vt:lpwstr>rtions of observations were flagged as cloudy in the Collection 5 MOD35 product.  These observations were not random, but usually occurred over high-albedo land-cover types (such as grassland and savanna) in several regions around the world.   Additionall</vt:lpwstr>
  </property>
  <property fmtid="{D5CDD505-2E9C-101B-9397-08002B2CF9AE}" pid="141" name="ZOTERO_BREF_zUT9LYvPZlFpA8vsOCNBa_6">
    <vt:lpwstr>y, we found spatial variability in the processing path applied in the Collection 5 MOD35 algorithm affects the likelihood of a cloudy observation by up to 20% in some areas. These factors result in abrupt transitions in recorded cloud frequency across lan</vt:lpwstr>
  </property>
  <property fmtid="{D5CDD505-2E9C-101B-9397-08002B2CF9AE}" pid="142" name="ZOTERO_BREF_zUT9LYvPZlFpA8vsOCNBa_7">
    <vt:lpwstr>dcover and processing-path boundaries.  We show that together, these artifacts have resulted in significantly decreased data availability for Collection 5 MOD35-derived composite MODIS land products such as land surface temperature (MOD11) and net primary</vt:lpwstr>
  </property>
  <property fmtid="{D5CDD505-2E9C-101B-9397-08002B2CF9AE}" pid="143" name="ZOTERO_BREF_zUT9LYvPZlFpA8vsOCNBa_8">
    <vt:lpwstr> productivity (MOD17).  Finally, we compared our results to mean cloud frequency in the new Collection 6 MOD35 product, and found significant reductions in landcover artifacts. Collection 6 thus increases data availability for some regions and land cover </vt:lpwstr>
  </property>
  <property fmtid="{D5CDD505-2E9C-101B-9397-08002B2CF9AE}" pid="144" name="ZOTERO_BREF_zUT9LYvPZlFpA8vsOCNBa_9">
    <vt:lpwstr>types in MOD35-derived products.","DOI":"10.1016/j.rse.2013.10.025","author":[{"family":"Wilson","given":"Adam M."},{"family":"Parmentier","given":"Benoit"},{"family":"Jetz","given":"Walter"}],"issued":{"date-parts":[["2013"]]}}}],"schema":"https://github</vt:lpwstr>
  </property>
  <property fmtid="{D5CDD505-2E9C-101B-9397-08002B2CF9AE}" pid="145" name="ZOTERO_BREF_zUT9LYvPZlFpA8vsOCNBa_10">
    <vt:lpwstr>.com/citation-style-language/schema/raw/master/csl-citation.json"} </vt:lpwstr>
  </property>
  <property fmtid="{D5CDD505-2E9C-101B-9397-08002B2CF9AE}" pid="146" name="ZOTERO_BREF_Vb7r0E5VPiK5If6t8G1Hn_1">
    <vt:lpwstr>ZOTERO_ITEM CSL_CITATION {"citationID":"2pl729a4lc","properties":{"formattedCitation":"(Descloitres et al., 2002)","plainCitation":"(Descloitres et al., 2002)"},"citationItems":[{"id":481,"uris":["http://zotero.org/users/70825/items/QWSJUHM3"],"uri":["htt</vt:lpwstr>
  </property>
  <property fmtid="{D5CDD505-2E9C-101B-9397-08002B2CF9AE}" pid="147" name="ZOTERO_BREF_Vb7r0E5VPiK5If6t8G1Hn_2">
    <vt:lpwstr>p://zotero.org/users/70825/items/QWSJUHM3"],"itemData":{"id":481,"type":"paper-conference","title":"The MODIS rapid response project","container-title":"Geoscience and Remote Sensing Symposium, 2002. IGARSS '02. 2002 IEEE International","page":"1191-1192 </vt:lpwstr>
  </property>
  <property fmtid="{D5CDD505-2E9C-101B-9397-08002B2CF9AE}" pid="148" name="ZOTERO_BREF_Vb7r0E5VPiK5If6t8G1Hn_3">
    <vt:lpwstr>vol.2","volume":"2","source":"IEEE Xplore","event":"Geoscience and Remote Sensing Symposium, 2002. IGARSS '02. 2002 IEEE International","abstract":"The Moderate-resolution Imaging Spectroradiometer (MODIS) instrument on board the Terra satellite offers an</vt:lpwstr>
  </property>
  <property fmtid="{D5CDD505-2E9C-101B-9397-08002B2CF9AE}" pid="149" name="ZOTERO_BREF_Vb7r0E5VPiK5If6t8G1Hn_4">
    <vt:lpwstr> unprecedented combination of daily spatial coverage, spatial resolution, and spectral characteristics. These capabilities make MODIS ideal to observe a variety of rapid events: active fires, floods, smoke transport, dust storms, severe storms, iceberg ca</vt:lpwstr>
  </property>
  <property fmtid="{D5CDD505-2E9C-101B-9397-08002B2CF9AE}" pid="150" name="ZOTERO_BREF_Vb7r0E5VPiK5If6t8G1Hn_5">
    <vt:lpwstr>lving, and volcanic eruptions. A new processing system has been developed at NASA's Goddard Space Flight Center to provide a rapid response to those events, with initial emphasis on active fire detection and 250-m resolution imagery. MODIS data of most of</vt:lpwstr>
  </property>
  <property fmtid="{D5CDD505-2E9C-101B-9397-08002B2CF9AE}" pid="151" name="ZOTERO_BREF_Vb7r0E5VPiK5If6t8G1Hn_6">
    <vt:lpwstr> the Earth's land surface is processed within a few hours of data acquisition. Collaboration between NASA, the University of Maryland and the USDA Forest Service has been developed to provide fire information derived from MODIS to the fire managers. Activ</vt:lpwstr>
  </property>
  <property fmtid="{D5CDD505-2E9C-101B-9397-08002B2CF9AE}" pid="152" name="ZOTERO_BREF_Vb7r0E5VPiK5If6t8G1Hn_7">
    <vt:lpwstr>e fire locations in the conterminous United States are produced by the MODIS Rapid Response System and communicated to the Forest Service within a few minutes of production. These active fire locations are used to generate regional fire maps, updated dail</vt:lpwstr>
  </property>
  <property fmtid="{D5CDD505-2E9C-101B-9397-08002B2CF9AE}" pid="153" name="ZOTERO_BREF_Vb7r0E5VPiK5If6t8G1Hn_8">
    <vt:lpwstr>y and provided to the fire managers to help them allocate adequate resources to firefighters. Active fire locations are also distributed to the Global Observation of Forest Cover (GOFC) user community through a Web interface integrating MODIS active fire </vt:lpwstr>
  </property>
  <property fmtid="{D5CDD505-2E9C-101B-9397-08002B2CF9AE}" pid="154" name="ZOTERO_BREF_Vb7r0E5VPiK5If6t8G1Hn_9">
    <vt:lpwstr>locations and geographic information system datasets.","DOI":"10.1109/IGARSS.2002.1025879","author":[{"family":"Descloitres","given":"J."},{"family":"Sohlberg","given":"R."},{"family":"Owens","given":"J."},{"family":"Giglio","given":"L."},{"family":"Justi</vt:lpwstr>
  </property>
  <property fmtid="{D5CDD505-2E9C-101B-9397-08002B2CF9AE}" pid="155" name="ZOTERO_BREF_Vb7r0E5VPiK5If6t8G1Hn_10">
    <vt:lpwstr>ce","given":"C."},{"family":"Carroll","given":"M."},{"family":"Seaton","given":"J."},{"family":"Crisologo","given":"M."},{"family":"Finco","given":"M."},{"family":"Lannom","given":"K."},{"family":"Bobbe","given":"T."}],"issued":{"date-parts":[["2002"]]}}}</vt:lpwstr>
  </property>
  <property fmtid="{D5CDD505-2E9C-101B-9397-08002B2CF9AE}" pid="156" name="ZOTERO_BREF_Vb7r0E5VPiK5If6t8G1Hn_11">
    <vt:lpwstr>],"schema":"https://github.com/citation-style-language/schema/raw/master/csl-citation.json"} </vt:lpwstr>
  </property>
  <property fmtid="{D5CDD505-2E9C-101B-9397-08002B2CF9AE}" pid="157" name="ZOTERO_BREF_v3P8OdE1c5UMzwpKcdx0m_1">
    <vt:lpwstr>ZOTERO_ITEM CSL_CITATION {"citationID":"BN8HTmSr","properties":{"formattedCitation":"(2010; 2013)","plainCitation":"(2010; 2013)"},"citationItems":[{"id":3820,"uris":["http://zotero.org/users/70825/items/D6IVQK96"],"uri":["http://zotero.org/users/70825/it</vt:lpwstr>
  </property>
  <property fmtid="{D5CDD505-2E9C-101B-9397-08002B2CF9AE}" pid="158" name="ZOTERO_BREF_v3P8OdE1c5UMzwpKcdx0m_2">
    <vt:lpwstr>ems/D6IVQK96"],"itemData":{"id":3820,"type":"paper-conference","title":"Developing high spatial resolution daytime cloud climatologies for Africa","container-title":"Preprints, 29th Conf. on Hurricanes and Tropical Meteorology, Tucson, AZ, Amer. Meteor. S</vt:lpwstr>
  </property>
  <property fmtid="{D5CDD505-2E9C-101B-9397-08002B2CF9AE}" pid="159" name="ZOTERO_BREF_v3P8OdE1c5UMzwpKcdx0m_3">
    <vt:lpwstr>oc. P","volume":"2","source":"Google Scholar","URL":"https://ams.confex.com/ams/pdfpapers/168263.pdf","author":[{"family":"Douglas","given":"Michael"},{"family":"Beida","given":"Rahama"},{"family":"Dominguez","given":"Abdul"}],"issued":{"date-parts":[["20</vt:lpwstr>
  </property>
  <property fmtid="{D5CDD505-2E9C-101B-9397-08002B2CF9AE}" pid="160" name="ZOTERO_BREF_v3P8OdE1c5UMzwpKcdx0m_4">
    <vt:lpwstr>10"]]},"accessed":{"date-parts":[["2013",7,31]]}},"suppress-author":true},{"id":3571,"uris":["http://zotero.org/users/70825/items/B4M6KT27"],"uri":["http://zotero.org/users/70825/items/B4M6KT27"],"itemData":{"id":3571,"type":"paper-conference","title":"A </vt:lpwstr>
  </property>
  <property fmtid="{D5CDD505-2E9C-101B-9397-08002B2CF9AE}" pid="161" name="ZOTERO_BREF_v3P8OdE1c5UMzwpKcdx0m_5">
    <vt:lpwstr>high spatial resolution satellite-based cloud climatology for biogeographical applications","container-title":"6th International Conference","publisher":"International Biogeography Society","publisher-place":"Miami, FL","event":"Meeting of the Internation</vt:lpwstr>
  </property>
  <property fmtid="{D5CDD505-2E9C-101B-9397-08002B2CF9AE}" pid="162" name="ZOTERO_BREF_v3P8OdE1c5UMzwpKcdx0m_6">
    <vt:lpwstr>al Biogeography Society","event-place":"Miami, FL","abstract":"Cloud cover strongly affects the evapotranspiration, especially in the tropics and subtropics. This poster describes a nearglobal 250m pixel resolution daytime cloud climatology developed usin</vt:lpwstr>
  </property>
  <property fmtid="{D5CDD505-2E9C-101B-9397-08002B2CF9AE}" pid="163" name="ZOTERO_BREF_v3P8OdE1c5UMzwpKcdx0m_7">
    <vt:lpwstr>g 10 years of MODIS imagery from two sunsynchronous polar-orbiting NASA satellites. Our simple thresholding procedure to extract cloudiness from individual visible \nimages and average them to produce monthly, seasonal and multiannual means has some limit</vt:lpwstr>
  </property>
  <property fmtid="{D5CDD505-2E9C-101B-9397-08002B2CF9AE}" pid="164" name="ZOTERO_BREF_v3P8OdE1c5UMzwpKcdx0m_8">
    <vt:lpwstr>ations but is reliable over \nmost of the tropics and subtropics. Our thresholding procedure is not as reliable where snow cover is frequent. The most \nimportant results from our work are that mean daytime cloudiness is strongly controlled by small topog</vt:lpwstr>
  </property>
  <property fmtid="{D5CDD505-2E9C-101B-9397-08002B2CF9AE}" pid="165" name="ZOTERO_BREF_v3P8OdE1c5UMzwpKcdx0m_9">
    <vt:lpwstr>raphic features \nthroughout the moist tropics and that the underlying vegetation in many regions closely mirrors the mean cloudiness \npatterns. Thus, these cloud climatologies should be useful for not only improving the mapping of high-rainfall cloud fo</vt:lpwstr>
  </property>
  <property fmtid="{D5CDD505-2E9C-101B-9397-08002B2CF9AE}" pid="166" name="ZOTERO_BREF_v3P8OdE1c5UMzwpKcdx0m_10">
    <vt:lpwstr>rest \ndistributions, but may be even more important in low-rainfall regimes, such as along the coasts of Peru, Chile, and Baja \nCalifornia, and parts of southern Arabia and eastern Africa. Many taller oceanic islands also show prominent stratocumuluscon</vt:lpwstr>
  </property>
  <property fmtid="{D5CDD505-2E9C-101B-9397-08002B2CF9AE}" pid="167" name="ZOTERO_BREF_v3P8OdE1c5UMzwpKcdx0m_11">
    <vt:lpwstr>trolled moist environments (e.g. the Galapagos, Cape Verde, and Canary Islands and some others regions that are \npartially cloud-controlled such as Hawaii and Socotra). In addition to providing a better understanding of the climatic controls \non vegetat</vt:lpwstr>
  </property>
  <property fmtid="{D5CDD505-2E9C-101B-9397-08002B2CF9AE}" pid="168" name="ZOTERO_BREF_v3P8OdE1c5UMzwpKcdx0m_12">
    <vt:lpwstr>ion (and the associated fauna) at high spatial resolution, these cloudiness products may be useful for conservation \nand restoration efforts in cloud-controlled regions where the original vegetation cover has been altered.","URL":"http://www.nssl.noaa.go</vt:lpwstr>
  </property>
  <property fmtid="{D5CDD505-2E9C-101B-9397-08002B2CF9AE}" pid="169" name="ZOTERO_BREF_v3P8OdE1c5UMzwpKcdx0m_13">
    <vt:lpwstr>v/projects/pacs/web/MODIS/","author":[{"family":"Douglas","given":"Michael"}],"issued":{"date-parts":[["2013"]]}},"suppress-author":true}],"schema":"https://github.com/citation-style-language/schema/raw/master/csl-citation.json"} </vt:lpwstr>
  </property>
  <property fmtid="{D5CDD505-2E9C-101B-9397-08002B2CF9AE}" pid="170" name="ZOTERO_BREF_yjHqeImRtXWGaF3a6mlpX_1">
    <vt:lpwstr>ZOTERO_ITEM CSL_CITATION {"citationID":"14slg5lcl0","properties":{"formattedCitation":"(Stubenrauch et al., 2013)","plainCitation":"(Stubenrauch et al., 2013)"},"citationItems":[{"id":3596,"uris":["http://zotero.org/users/70825/items/6U957689"],"uri":["ht</vt:lpwstr>
  </property>
  <property fmtid="{D5CDD505-2E9C-101B-9397-08002B2CF9AE}" pid="171" name="ZOTERO_BREF_yjHqeImRtXWGaF3a6mlpX_2">
    <vt:lpwstr>tp://zotero.org/users/70825/items/6U957689"],"itemData":{"id":3596,"type":"article-journal","title":"Assessment of global cloud datasets from satellites: Project and database initiated by the GEWEX Radiation Panel","container-title":"Bulletin of the Ameri</vt:lpwstr>
  </property>
  <property fmtid="{D5CDD505-2E9C-101B-9397-08002B2CF9AE}" pid="172" name="ZOTERO_BREF_yjHqeImRtXWGaF3a6mlpX_3">
    <vt:lpwstr>can Meteorological Society","page":"130117123745009","source":"CrossRef","DOI":"10.1175/BAMS-D-12-00117","ISSN":"0003-0007, 1520-0477","shortTitle":"ASSESSMENT OF GLOBAL CLOUD DATASETS FROM SATELLITES","author":[{"family":"Stubenrauch","given":"C .J."},{"</vt:lpwstr>
  </property>
  <property fmtid="{D5CDD505-2E9C-101B-9397-08002B2CF9AE}" pid="173" name="ZOTERO_BREF_yjHqeImRtXWGaF3a6mlpX_4">
    <vt:lpwstr>family":"Rossow","given":"W. B."},{"family":"Kinne","given":"S."},{"family":"Ackerman","given":"S."},{"family":"Cesana","given":"G."},{"family":"Chepfer","given":"H."},{"family":"Di Girolamo","given":"L."},{"family":"Getzewich","given":"B."},{"family":"Gu</vt:lpwstr>
  </property>
  <property fmtid="{D5CDD505-2E9C-101B-9397-08002B2CF9AE}" pid="174" name="ZOTERO_BREF_yjHqeImRtXWGaF3a6mlpX_5">
    <vt:lpwstr>ignard","given":"A."},{"family":"Heidinger","given":"A."},{"family":"Maddux","given":"B. C."},{"family":"Menzel","given":"W. P."},{"family":"Minnis","given":"P."},{"family":"Pearl","given":"C."},{"family":"Platnick","given":"S."},{"family":"Poulsen","give</vt:lpwstr>
  </property>
  <property fmtid="{D5CDD505-2E9C-101B-9397-08002B2CF9AE}" pid="175" name="ZOTERO_BREF_yjHqeImRtXWGaF3a6mlpX_6">
    <vt:lpwstr>n":"C."},{"family":"Riedi","given":"J."},{"family":"Sun-Mack","given":"S."},{"family":"Walther","given":"A."},{"family":"Winker","given":"D."},{"family":"Zeng","given":"S."},{"family":"Zhao","given":"G."}],"issued":{"date-parts":[["2013",1,17]]},"accessed</vt:lpwstr>
  </property>
  <property fmtid="{D5CDD505-2E9C-101B-9397-08002B2CF9AE}" pid="176" name="ZOTERO_BREF_yjHqeImRtXWGaF3a6mlpX_7">
    <vt:lpwstr>":{"date-parts":[["2013",4,2]]}}}],"schema":"https://github.com/citation-style-language/schema/raw/master/csl-citation.json"} </vt:lpwstr>
  </property>
  <property fmtid="{D5CDD505-2E9C-101B-9397-08002B2CF9AE}" pid="177" name="ZOTERO_BREF_37Qi1K3pFLynnI5diUsg2_1">
    <vt:lpwstr>ZOTERO_ITEM CSL_CITATION {"citationID":"2qmg0141hs","properties":{"formattedCitation":"(Pavolonis, Heidinger, &amp; Uttal, 2005)","plainCitation":"(Pavolonis, Heidinger, &amp; Uttal, 2005)"},"citationItems":[{"id":2229,"uris":["http://zotero.org/users/70825/items</vt:lpwstr>
  </property>
  <property fmtid="{D5CDD505-2E9C-101B-9397-08002B2CF9AE}" pid="178" name="ZOTERO_BREF_37Qi1K3pFLynnI5diUsg2_2">
    <vt:lpwstr>/FVTTGU8H"],"uri":["http://zotero.org/users/70825/items/FVTTGU8H"],"itemData":{"id":2229,"type":"article-journal","title":"Daytime global cloud typing from AVHRR and VIIRS: Algorithm description, validation, and comparisons","container-title":"Journal of </vt:lpwstr>
  </property>
  <property fmtid="{D5CDD505-2E9C-101B-9397-08002B2CF9AE}" pid="179" name="ZOTERO_BREF_37Qi1K3pFLynnI5diUsg2_3">
    <vt:lpwstr>Applied Meteorology","page":"804–826","volume":"44","issue":"6","source":"Google Scholar","shortTitle":"Daytime global cloud typing from AVHRR and VIIRS","author":[{"family":"Pavolonis","given":"Michael J."},{"family":"Heidinger","given":"Andrew K."},{"fa</vt:lpwstr>
  </property>
  <property fmtid="{D5CDD505-2E9C-101B-9397-08002B2CF9AE}" pid="180" name="ZOTERO_BREF_37Qi1K3pFLynnI5diUsg2_4">
    <vt:lpwstr>mily":"Uttal","given":"Taneil"}],"issued":{"date-parts":[["2005"]]},"accessed":{"date-parts":[["2013",11,11]]}}}],"schema":"https://github.com/citation-style-language/schema/raw/master/csl-citation.json"} </vt:lpwstr>
  </property>
  <property fmtid="{D5CDD505-2E9C-101B-9397-08002B2CF9AE}" pid="181" name="ZOTERO_BREF_0U05WtTdALsVpPONLSbLX_1">
    <vt:lpwstr>ZOTERO_ITEM CSL_CITATION {"citationID":"2le4ae0171","properties":{"formattedCitation":"(Wylie et al., 2005)","plainCitation":"(Wylie et al., 2005)"},"citationItems":[{"id":4000,"uris":["http://zotero.org/users/70825/items/6XSKDBD9"],"uri":["http://zotero.</vt:lpwstr>
  </property>
  <property fmtid="{D5CDD505-2E9C-101B-9397-08002B2CF9AE}" pid="182" name="ZOTERO_BREF_0U05WtTdALsVpPONLSbLX_2">
    <vt:lpwstr>org/users/70825/items/6XSKDBD9"],"itemData":{"id":4000,"type":"article-journal","title":"Trends in global cloud cover in two decades of HIRS observations","container-title":"Journal of climate","page":"3021–3031","volume":"18","issue":"15","source":"Googl</vt:lpwstr>
  </property>
  <property fmtid="{D5CDD505-2E9C-101B-9397-08002B2CF9AE}" pid="183" name="ZOTERO_BREF_0U05WtTdALsVpPONLSbLX_3">
    <vt:lpwstr>e Scholar","author":[{"family":"Wylie","given":"Donald"},{"family":"Jackson","given":"Darren L."},{"family":"Menzel","given":"W. Paul"},{"family":"Bates","given":"John J."}],"issued":{"date-parts":[["2005"]]},"accessed":{"date-parts":[["2014",1,9]],"seaso</vt:lpwstr>
  </property>
  <property fmtid="{D5CDD505-2E9C-101B-9397-08002B2CF9AE}" pid="184" name="ZOTERO_BREF_0U05WtTdALsVpPONLSbLX_4">
    <vt:lpwstr>n":"20:04:34"}}}],"schema":"https://github.com/citation-style-language/schema/raw/master/csl-citation.json"} </vt:lpwstr>
  </property>
  <property fmtid="{D5CDD505-2E9C-101B-9397-08002B2CF9AE}" pid="185" name="ZOTERO_BREF_fpbhPuXU3u08KInNCn3pf_1">
    <vt:lpwstr>ZOTERO_ITEM CSL_CITATION {"citationID":"2qchvjsrd4","properties":{"formattedCitation":"(Knapp et al., 2011)","plainCitation":"(Knapp et al., 2011)"},"citationItems":[{"id":1160,"uris":["http://zotero.org/users/70825/items/FAB684AS"],"uri":["http://zotero.</vt:lpwstr>
  </property>
  <property fmtid="{D5CDD505-2E9C-101B-9397-08002B2CF9AE}" pid="186" name="ZOTERO_BREF_fpbhPuXU3u08KInNCn3pf_2">
    <vt:lpwstr>org/users/70825/items/FAB684AS"],"itemData":{"id":1160,"type":"article-journal","title":"Globally Gridded Satellite Observations for Climate Studies","container-title":"Bulletin of the American Meteorological Society","page":"893","volume":"92","issue":"7</vt:lpwstr>
  </property>
  <property fmtid="{D5CDD505-2E9C-101B-9397-08002B2CF9AE}" pid="187" name="ZOTERO_BREF_fpbhPuXU3u08KInNCn3pf_3">
    <vt:lpwstr>","source":"Google Scholar","author":[{"family":"Knapp","given":"K.R."},{"family":"Ansari","given":"S."},{"family":"Bain","given":"C.L."},{"family":"Bourassa","given":"M.A."},{"family":"Dickinson","given":"M.J."},{"family":"Funk","given":"C."},{"family":"</vt:lpwstr>
  </property>
  <property fmtid="{D5CDD505-2E9C-101B-9397-08002B2CF9AE}" pid="188" name="ZOTERO_BREF_fpbhPuXU3u08KInNCn3pf_4">
    <vt:lpwstr>Helms","given":"C.N."},{"family":"Hennon","given":"C.C."},{"family":"Holmes","given":"C.D."},{"family":"Huffman","given":"G.J."},{"family":"others","given":""}],"issued":{"date-parts":[["2011"]]}}}],"schema":"https://github.com/citation-style-language/sch</vt:lpwstr>
  </property>
  <property fmtid="{D5CDD505-2E9C-101B-9397-08002B2CF9AE}" pid="189" name="ZOTERO_BREF_fpbhPuXU3u08KInNCn3pf_5">
    <vt:lpwstr>ema/raw/master/csl-citation.json"} </vt:lpwstr>
  </property>
  <property fmtid="{D5CDD505-2E9C-101B-9397-08002B2CF9AE}" pid="190" name="ZOTERO_BREF_uvisFBh3JNoJVvW9RTRrl_1">
    <vt:lpwstr>ZOTERO_ITEM CSL_CITATION {"citationID":"ahj920efc","properties":{"formattedCitation":"(Mulligan, 2006)","plainCitation":"(Mulligan, 2006)"},"citationItems":[{"id":3552,"uris":["http://zotero.org/users/70825/items/HK8JRVSH"],"uri":["http://zotero.org/users</vt:lpwstr>
  </property>
  <property fmtid="{D5CDD505-2E9C-101B-9397-08002B2CF9AE}" pid="191" name="ZOTERO_BREF_uvisFBh3JNoJVvW9RTRrl_2">
    <vt:lpwstr>/70825/items/HK8JRVSH"],"itemData":{"id":3552,"type":"webpage","title":"MODIS MOD35 pan-tropical cloud climatology","container-title":"MODIS cloud climatology, Version 1","abstract":"This database is a pan-tropical 1km and 250m cloud climatology derived f</vt:lpwstr>
  </property>
  <property fmtid="{D5CDD505-2E9C-101B-9397-08002B2CF9AE}" pid="192" name="ZOTERO_BREF_uvisFBh3JNoJVvW9RTRrl_3">
    <vt:lpwstr>rom the MODIS MOD35 Cloud Mask Product. The data represent the results of a research project carried out by Dr. Mark Mulligan at Kings College London.  The climatology is being used for hydrological and ecological modelling but you might also find it usef</vt:lpwstr>
  </property>
  <property fmtid="{D5CDD505-2E9C-101B-9397-08002B2CF9AE}" pid="193" name="ZOTERO_BREF_uvisFBh3JNoJVvW9RTRrl_4">
    <vt:lpwstr>ul if you are a remote sensing specialist and interested in the likelihood of obtaining cloud-free imagery for a region.\n\nThe entire archive of tropical MOD35 data to 2006 was analysed to derive annual average, monthly and diurnal statistics on cloud fr</vt:lpwstr>
  </property>
  <property fmtid="{D5CDD505-2E9C-101B-9397-08002B2CF9AE}" pid="194" name="ZOTERO_BREF_uvisFBh3JNoJVvW9RTRrl_5">
    <vt:lpwstr>equency at 1km resolution for the entire tropics and at 250m resolution for tropical land areas.","URL":"http://www.ambiotek.com/clouds/","author":[{"family":"Mulligan","given":"Mark"}],"issued":{"date-parts":[["2006"]]},"accessed":{"date-parts":[["2013",</vt:lpwstr>
  </property>
  <property fmtid="{D5CDD505-2E9C-101B-9397-08002B2CF9AE}" pid="195" name="ZOTERO_BREF_uvisFBh3JNoJVvW9RTRrl_6">
    <vt:lpwstr>4,1]]}}}],"schema":"https://github.com/citation-style-language/schema/raw/master/csl-citation.json"} </vt:lpwstr>
  </property>
  <property fmtid="{D5CDD505-2E9C-101B-9397-08002B2CF9AE}" pid="196" name="ZOTERO_BREF_dtUNoKXTzsxs8cPNg7CJv_1">
    <vt:lpwstr>ZOTERO_ITEM CSL_CITATION {"citationID":"JaRSvErR","properties":{"formattedCitation":"(Douglas, 2013)","plainCitation":"(Douglas, 2013)"},"citationItems":[{"id":3571,"uris":["http://zotero.org/users/70825/items/B4M6KT27"],"uri":["http://zotero.org/users/70</vt:lpwstr>
  </property>
  <property fmtid="{D5CDD505-2E9C-101B-9397-08002B2CF9AE}" pid="197" name="ZOTERO_BREF_dtUNoKXTzsxs8cPNg7CJv_2">
    <vt:lpwstr>825/items/B4M6KT27"],"itemData":{"id":3571,"type":"paper-conference","title":"A high spatial resolution satellite-based cloud climatology for biogeographical applications","container-title":"6th International Conference","publisher":"International Biogeog</vt:lpwstr>
  </property>
  <property fmtid="{D5CDD505-2E9C-101B-9397-08002B2CF9AE}" pid="198" name="ZOTERO_BREF_dtUNoKXTzsxs8cPNg7CJv_3">
    <vt:lpwstr>raphy Society","publisher-place":"Miami, FL","event":"Meeting of the International Biogeography Society","event-place":"Miami, FL","abstract":"Cloud cover strongly affects the evapotranspiration, especially in the tropics and subtropics. This poster descr</vt:lpwstr>
  </property>
  <property fmtid="{D5CDD505-2E9C-101B-9397-08002B2CF9AE}" pid="199" name="ZOTERO_BREF_dtUNoKXTzsxs8cPNg7CJv_4">
    <vt:lpwstr>ibes a nearglobal 250m pixel resolution daytime cloud climatology developed using 10 years of MODIS imagery from two sunsynchronous polar-orbiting NASA satellites. Our simple thresholding procedure to extract cloudiness from individual visible \nimages an</vt:lpwstr>
  </property>
  <property fmtid="{D5CDD505-2E9C-101B-9397-08002B2CF9AE}" pid="200" name="ZOTERO_BREF_dtUNoKXTzsxs8cPNg7CJv_5">
    <vt:lpwstr>d average them to produce monthly, seasonal and multiannual means has some limitations but is reliable over \nmost of the tropics and subtropics. Our thresholding procedure is not as reliable where snow cover is frequent. The most \nimportant results from</vt:lpwstr>
  </property>
  <property fmtid="{D5CDD505-2E9C-101B-9397-08002B2CF9AE}" pid="201" name="ZOTERO_BREF_dtUNoKXTzsxs8cPNg7CJv_6">
    <vt:lpwstr> our work are that mean daytime cloudiness is strongly controlled by small topographic features \nthroughout the moist tropics and that the underlying vegetation in many regions closely mirrors the mean cloudiness \npatterns. Thus, these cloud climatologi</vt:lpwstr>
  </property>
  <property fmtid="{D5CDD505-2E9C-101B-9397-08002B2CF9AE}" pid="202" name="ZOTERO_BREF_dtUNoKXTzsxs8cPNg7CJv_7">
    <vt:lpwstr>es should be useful for not only improving the mapping of high-rainfall cloud forest \ndistributions, but may be even more important in low-rainfall regimes, such as along the coasts of Peru, Chile, and Baja \nCalifornia, and parts of southern Arabia and </vt:lpwstr>
  </property>
  <property fmtid="{D5CDD505-2E9C-101B-9397-08002B2CF9AE}" pid="203" name="ZOTERO_BREF_dtUNoKXTzsxs8cPNg7CJv_8">
    <vt:lpwstr>eastern Africa. Many taller oceanic islands also show prominent stratocumuluscontrolled moist environments (e.g. the Galapagos, Cape Verde, and Canary Islands and some others regions that are \npartially cloud-controlled such as Hawaii and Socotra). In ad</vt:lpwstr>
  </property>
  <property fmtid="{D5CDD505-2E9C-101B-9397-08002B2CF9AE}" pid="204" name="ZOTERO_BREF_dtUNoKXTzsxs8cPNg7CJv_9">
    <vt:lpwstr>dition to providing a better understanding of the climatic controls \non vegetation (and the associated fauna) at high spatial resolution, these cloudiness products may be useful for conservation \nand restoration efforts in cloud-controlled regions where</vt:lpwstr>
  </property>
  <property fmtid="{D5CDD505-2E9C-101B-9397-08002B2CF9AE}" pid="205" name="ZOTERO_BREF_dtUNoKXTzsxs8cPNg7CJv_10">
    <vt:lpwstr> the original vegetation cover has been altered.","URL":"http://www.nssl.noaa.gov/projects/pacs/web/MODIS/","author":[{"family":"Douglas","given":"Michael"}],"issued":{"date-parts":[["2013"]]}}}],"schema":"https://github.com/citation-style-language/schema</vt:lpwstr>
  </property>
  <property fmtid="{D5CDD505-2E9C-101B-9397-08002B2CF9AE}" pid="206" name="ZOTERO_BREF_dtUNoKXTzsxs8cPNg7CJv_11">
    <vt:lpwstr>/raw/master/csl-citation.json"} </vt:lpwstr>
  </property>
  <property fmtid="{D5CDD505-2E9C-101B-9397-08002B2CF9AE}" pid="207" name="ZOTERO_BREF_4PWFVSjOnQCxyg2PlvMCK_1">
    <vt:lpwstr>ZOTERO_ITEM CSL_CITATION {"citationID":"9i3eq7ti6","properties":{"formattedCitation":"(Houze, 2012)","plainCitation":"(Houze, 2012)"},"citationItems":[{"id":3818,"uris":["http://zotero.org/users/70825/items/WF4PPB9E"],"uri":["http://zotero.org/users/70825</vt:lpwstr>
  </property>
  <property fmtid="{D5CDD505-2E9C-101B-9397-08002B2CF9AE}" pid="208" name="ZOTERO_BREF_4PWFVSjOnQCxyg2PlvMCK_2">
    <vt:lpwstr>/items/WF4PPB9E"],"itemData":{"id":3818,"type":"article-journal","title":"Orographic effects on precipitating clouds","container-title":"Reviews of Geophysics","volume":"50","issue":"RG1001","source":"Wiley Online Library","abstract":"Precipitation over a</vt:lpwstr>
  </property>
  <property fmtid="{D5CDD505-2E9C-101B-9397-08002B2CF9AE}" pid="209" name="ZOTERO_BREF_4PWFVSjOnQCxyg2PlvMCK_3">
    <vt:lpwstr>nd near mountains is not caused by topography but, rather, occurs when storms of a type that can occur anywhere (deep convection, fronts, tropical cyclones) form near or move over complex terrain. Deep convective systems occurring near mountains are affec</vt:lpwstr>
  </property>
  <property fmtid="{D5CDD505-2E9C-101B-9397-08002B2CF9AE}" pid="210" name="ZOTERO_BREF_4PWFVSjOnQCxyg2PlvMCK_4">
    <vt:lpwstr>ted by channeling of airflow near mountains, capping of moist boundary layers by flow subsiding from higher terrain, and triggering to break the cap when low-level flow encounters hills near the bases of major mountain ranges. Mesoscale convective systems</vt:lpwstr>
  </property>
  <property fmtid="{D5CDD505-2E9C-101B-9397-08002B2CF9AE}" pid="211" name="ZOTERO_BREF_4PWFVSjOnQCxyg2PlvMCK_5">
    <vt:lpwstr> are triggered by nocturnal downslope flows and by diurnally triggered disturbances propagating away from mountain ranges. The stratiform regions of mesoscale convective systems are enhanced by upslope flow when they move over mountains. In frontal cloud </vt:lpwstr>
  </property>
  <property fmtid="{D5CDD505-2E9C-101B-9397-08002B2CF9AE}" pid="212" name="ZOTERO_BREF_4PWFVSjOnQCxyg2PlvMCK_6">
    <vt:lpwstr>systems, the poleward flow of warm-sector air ahead of the system may rise easily over terrain, and a maximum of precipitating cloud occurs over the first rise of terrain, and rainfall is maximum on ridges and minimum in valleys. If the low-level air ahea</vt:lpwstr>
  </property>
  <property fmtid="{D5CDD505-2E9C-101B-9397-08002B2CF9AE}" pid="213" name="ZOTERO_BREF_4PWFVSjOnQCxyg2PlvMCK_7">
    <vt:lpwstr>d of the system is stable, blocking or damming occurs. Shear between a blocked layer and unblocked moist air above favors turbulent overturning, which can accelerate precipitation fallout. In tropical cyclones, the tangential winds encountering a mountain</vt:lpwstr>
  </property>
  <property fmtid="{D5CDD505-2E9C-101B-9397-08002B2CF9AE}" pid="214" name="ZOTERO_BREF_4PWFVSjOnQCxyg2PlvMCK_8">
    <vt:lpwstr> range produce a gravity wave response and greatly enhanced upslope flow. Depending on the height of the mountain, the maximum rain may occur on either the windward or leeward side. When the capped boundary layer of the eye of a tropical cyclone passes ov</vt:lpwstr>
  </property>
  <property fmtid="{D5CDD505-2E9C-101B-9397-08002B2CF9AE}" pid="215" name="ZOTERO_BREF_4PWFVSjOnQCxyg2PlvMCK_9">
    <vt:lpwstr>er a mountain, the cap may be broken with intense convection resulting.","URL":"http://onlinelibrary.wiley.com/doi/10.1029/2011RG000365/abstract","DOI":"10.1029/2011RG000365","ISSN":"1944-9208","language":"en","author":[{"family":"Houze","given":"Robert A</vt:lpwstr>
  </property>
  <property fmtid="{D5CDD505-2E9C-101B-9397-08002B2CF9AE}" pid="216" name="ZOTERO_BREF_4PWFVSjOnQCxyg2PlvMCK_10">
    <vt:lpwstr>."}],"issued":{"date-parts":[["2012"]]},"accessed":{"date-parts":[["2013",7,31]]}}}],"schema":"https://github.com/citation-style-language/schema/raw/master/csl-citation.json"} </vt:lpwstr>
  </property>
  <property fmtid="{D5CDD505-2E9C-101B-9397-08002B2CF9AE}" pid="217" name="ZOTERO_BREF_COyLgZlWeyquLSVkrmZnK_1">
    <vt:lpwstr>ZOTERO_ITEM CSL_CITATION {"citationID":"1a2tc3gb3v","properties":{"formattedCitation":"(Taylor, de Jeu, Guichard, Harris, &amp; Dorigo, 2012)","plainCitation":"(Taylor, de Jeu, Guichard, Harris, &amp; Dorigo, 2012)"},"citationItems":[{"id":3824,"uris":["http://zo</vt:lpwstr>
  </property>
  <property fmtid="{D5CDD505-2E9C-101B-9397-08002B2CF9AE}" pid="218" name="ZOTERO_BREF_COyLgZlWeyquLSVkrmZnK_2">
    <vt:lpwstr>tero.org/users/70825/items/5RAUT5IJ"],"uri":["http://zotero.org/users/70825/items/5RAUT5IJ"],"itemData":{"id":3824,"type":"article-journal","title":"Afternoon rain more likely over drier soils","container-title":"Nature","page":"423-426","volume":"489","i</vt:lpwstr>
  </property>
  <property fmtid="{D5CDD505-2E9C-101B-9397-08002B2CF9AE}" pid="219" name="ZOTERO_BREF_COyLgZlWeyquLSVkrmZnK_3">
    <vt:lpwstr>ssue":"7416","source":"www.nature.com","abstract":"Land surface properties, such as vegetation cover and soil moisture, influence the partitioning of radiative energy between latent and sensible heat fluxes in daytime hours. During dry periods, soil-water</vt:lpwstr>
  </property>
  <property fmtid="{D5CDD505-2E9C-101B-9397-08002B2CF9AE}" pid="220" name="ZOTERO_BREF_COyLgZlWeyquLSVkrmZnK_4">
    <vt:lpwstr> deficit can limit evapotranspiration, leading to warmer and drier conditions in the lower atmosphere. Soil moisture can influence the development of convective storms through such modifications of low-level atmospheric temperature and humidity, which in </vt:lpwstr>
  </property>
  <property fmtid="{D5CDD505-2E9C-101B-9397-08002B2CF9AE}" pid="221" name="ZOTERO_BREF_COyLgZlWeyquLSVkrmZnK_5">
    <vt:lpwstr>turn feeds back on soil moisture. Yet there is considerable uncertainty in how soil moisture affects convective storms across the world, owing to a lack of observational evidence and uncertainty in large-scale models. Here we present a global-scale observ</vt:lpwstr>
  </property>
  <property fmtid="{D5CDD505-2E9C-101B-9397-08002B2CF9AE}" pid="222" name="ZOTERO_BREF_COyLgZlWeyquLSVkrmZnK_6">
    <vt:lpwstr>ational analysis of the coupling between soil moisture and precipitation. We show that across all six continents studied, afternoon rain falls preferentially over soils that are relatively dry compared to the surrounding area. The signal emerges most clea</vt:lpwstr>
  </property>
  <property fmtid="{D5CDD505-2E9C-101B-9397-08002B2CF9AE}" pid="223" name="ZOTERO_BREF_COyLgZlWeyquLSVkrmZnK_7">
    <vt:lpwstr>rly in the observations over semi-arid regions, where surface fluxes are sensitive to soil moisture, and convective events are frequent. Mechanistically, our results are consistent with enhanced afternoon moist convection driven by increased sensible heat</vt:lpwstr>
  </property>
  <property fmtid="{D5CDD505-2E9C-101B-9397-08002B2CF9AE}" pid="224" name="ZOTERO_BREF_COyLgZlWeyquLSVkrmZnK_8">
    <vt:lpwstr> flux over drier soils, and/or mesoscale variability in soil moisture. We find no evidence in our analysis of a positive feedback—that is, a preference for rain over wetter soils—at the spatial scale (50–100 kilometres) studied. In contrast, we find that </vt:lpwstr>
  </property>
  <property fmtid="{D5CDD505-2E9C-101B-9397-08002B2CF9AE}" pid="225" name="ZOTERO_BREF_COyLgZlWeyquLSVkrmZnK_9">
    <vt:lpwstr>a positive feedback of soil moisture on simulated precipitation does dominate in six state-of-the-art global weather and climate models—a difference that may contribute to excessive simulated droughts in large-scale models.","DOI":"10.1038/nature11377","I</vt:lpwstr>
  </property>
  <property fmtid="{D5CDD505-2E9C-101B-9397-08002B2CF9AE}" pid="226" name="ZOTERO_BREF_COyLgZlWeyquLSVkrmZnK_10">
    <vt:lpwstr>SSN":"0028-0836","journalAbbreviation":"Nature","language":"en","author":[{"family":"Taylor","given":"Christopher M."},{"family":"de Jeu","given":"Richard A. M."},{"family":"Guichard","given":"Françoise"},{"family":"Harris","given":"Phil P."},{"family":"D</vt:lpwstr>
  </property>
  <property fmtid="{D5CDD505-2E9C-101B-9397-08002B2CF9AE}" pid="227" name="ZOTERO_BREF_COyLgZlWeyquLSVkrmZnK_11">
    <vt:lpwstr>origo","given":"Wouter A."}],"issued":{"date-parts":[["2012",9,20]]},"accessed":{"date-parts":[["2013",7,31]]}}}],"schema":"https://github.com/citation-style-language/schema/raw/master/csl-citation.json"} </vt:lpwstr>
  </property>
  <property fmtid="{D5CDD505-2E9C-101B-9397-08002B2CF9AE}" pid="228" name="ZOTERO_BREF_SFBlz8zq4qnroBaDvmN8W_1">
    <vt:lpwstr>ZOTERO_ITEM CSL_CITATION {"citationID":"28kmpbuhj1","properties":{"formattedCitation":"(Wang et al., 2009)","plainCitation":"(Wang et al., 2009)"},"citationItems":[{"id":1884,"uris":["http://zotero.org/users/70825/items/WG8DKZVJ"],"uri":["http://zotero.or</vt:lpwstr>
  </property>
  <property fmtid="{D5CDD505-2E9C-101B-9397-08002B2CF9AE}" pid="229" name="ZOTERO_BREF_SFBlz8zq4qnroBaDvmN8W_2">
    <vt:lpwstr>g/users/70825/items/WG8DKZVJ"],"itemData":{"id":1884,"type":"article-journal","title":"Impact of deforestation in the Amazon basin on cloud climatology","container-title":"Proceedings of the National Academy of Sciences","page":"3670-3674","volume":"106",</vt:lpwstr>
  </property>
  <property fmtid="{D5CDD505-2E9C-101B-9397-08002B2CF9AE}" pid="230" name="ZOTERO_BREF_SFBlz8zq4qnroBaDvmN8W_3">
    <vt:lpwstr>"issue":"10","source":"www.pnas.org","abstract":"Shallow clouds are prone to appear over deforested surfaces whereas deep clouds, much less frequent than shallow clouds, favor forested surfaces. Simultaneous atmospheric soundings at forest and pasture sit</vt:lpwstr>
  </property>
  <property fmtid="{D5CDD505-2E9C-101B-9397-08002B2CF9AE}" pid="231" name="ZOTERO_BREF_SFBlz8zq4qnroBaDvmN8W_4">
    <vt:lpwstr>es during the Rondonian Boundary Layer Experiment (RBLE-3) elucidate the physical mechanisms responsible for the observed correlation between clouds and land cover. We demonstrate that the atmospheric boundary layer over the forested areas is more unstabl</vt:lpwstr>
  </property>
  <property fmtid="{D5CDD505-2E9C-101B-9397-08002B2CF9AE}" pid="232" name="ZOTERO_BREF_SFBlz8zq4qnroBaDvmN8W_5">
    <vt:lpwstr>e and characterized by larger values of the convective available potential energy (CAPE) due to greater humidity than that which is found over the deforested area. The shallow convection over the deforested areas is relatively more active than the deep co</vt:lpwstr>
  </property>
  <property fmtid="{D5CDD505-2E9C-101B-9397-08002B2CF9AE}" pid="233" name="ZOTERO_BREF_SFBlz8zq4qnroBaDvmN8W_6">
    <vt:lpwstr>nvection over the forested areas. This greater activity results from a stronger lifting mechanism caused by mesoscale circulations driven by deforestation-induced heterogeneities in land cover.","DOI":"10.1073/pnas.0810156106","ISSN":"0027-8424, 1091-6490</vt:lpwstr>
  </property>
  <property fmtid="{D5CDD505-2E9C-101B-9397-08002B2CF9AE}" pid="234" name="ZOTERO_BREF_SFBlz8zq4qnroBaDvmN8W_7">
    <vt:lpwstr>","journalAbbreviation":"PNAS","language":"en","author":[{"family":"Wang","given":"Jingfeng"},{"family":"Chagnon","given":"Frédéric J. F."},{"family":"Williams","given":"Earle R."},{"family":"Betts","given":"Alan K."},{"family":"Renno","given":"Nilton O."</vt:lpwstr>
  </property>
  <property fmtid="{D5CDD505-2E9C-101B-9397-08002B2CF9AE}" pid="235" name="ZOTERO_BREF_SFBlz8zq4qnroBaDvmN8W_8">
    <vt:lpwstr>},{"family":"Machado","given":"Luiz A. T."},{"family":"Bisht","given":"Gautam"},{"family":"Knox","given":"Ryan"},{"family":"Bras","given":"Rafael L."}],"issued":{"date-parts":[["2009",3,10]]},"accessed":{"date-parts":[["2012",12,7]]}}}],"schema":"https://</vt:lpwstr>
  </property>
  <property fmtid="{D5CDD505-2E9C-101B-9397-08002B2CF9AE}" pid="236" name="ZOTERO_BREF_SFBlz8zq4qnroBaDvmN8W_9">
    <vt:lpwstr>github.com/citation-style-language/schema/raw/master/csl-citation.json"} </vt:lpwstr>
  </property>
  <property fmtid="{D5CDD505-2E9C-101B-9397-08002B2CF9AE}" pid="237" name="ZOTERO_BREF_PVfM3CPCH4yrYkcH5gDD1_1">
    <vt:lpwstr>ZOTERO_ITEM CSL_CITATION {"citationID":"19pgn4dhb3","properties":{"formattedCitation":"{\\rtf (Ledo, Burslem, Cond\\uc0\\u233{}s, &amp; Montes, 2012)}","plainCitation":"(Ledo, Burslem, Condés, &amp; Montes, 2012)"},"citationItems":[{"id":3827,"uris":["http://zote</vt:lpwstr>
  </property>
  <property fmtid="{D5CDD505-2E9C-101B-9397-08002B2CF9AE}" pid="238" name="ZOTERO_BREF_PVfM3CPCH4yrYkcH5gDD1_2">
    <vt:lpwstr>ro.org/users/70825/items/M2M5AX54"],"uri":["http://zotero.org/users/70825/items/M2M5AX54"],"itemData":{"id":3827,"type":"article-journal","title":"Micro-scale habitat associations of woody plants in a neotropical cloud forest","container-title":"Journal o</vt:lpwstr>
  </property>
  <property fmtid="{D5CDD505-2E9C-101B-9397-08002B2CF9AE}" pid="239" name="ZOTERO_BREF_PVfM3CPCH4yrYkcH5gDD1_3">
    <vt:lpwstr>f Vegetation Science","page":"n/a–n/a","source":"Wiley Online Library","abstract":"Questions Species–habitat associations may contribute to the maintenance of species richness in tropical forests, but previous research has been conducted almost exclusivel</vt:lpwstr>
  </property>
  <property fmtid="{D5CDD505-2E9C-101B-9397-08002B2CF9AE}" pid="240" name="ZOTERO_BREF_PVfM3CPCH4yrYkcH5gDD1_4">
    <vt:lpwstr>y in lowland forests and has emphasized the importance of topography and edaphic conditions. Is the distribution of woody plant species in a Peruvian cloud forest determined by microhabitat conditions? What is the role of environmental characteristics and</vt:lpwstr>
  </property>
  <property fmtid="{D5CDD505-2E9C-101B-9397-08002B2CF9AE}" pid="241" name="ZOTERO_BREF_PVfM3CPCH4yrYkcH5gDD1_5">
    <vt:lpwstr> forest structure in habitat partitioning in a tropical cloud forest? Location Cloud Forest, north Peruvian Andes. Methods We examined species–habitat associations in three 1-ha plots using the torus-translation method. We used three different criteria to</vt:lpwstr>
  </property>
  <property fmtid="{D5CDD505-2E9C-101B-9397-08002B2CF9AE}" pid="242" name="ZOTERO_BREF_PVfM3CPCH4yrYkcH5gDD1_6">
    <vt:lpwstr> define habitats for habitat partitioning analyses, based on microtopography, forest structure and both sets of factors. The number of species associated either positively or negatively with each habitat was assessed. Results Habitats defined on the basis</vt:lpwstr>
  </property>
  <property fmtid="{D5CDD505-2E9C-101B-9397-08002B2CF9AE}" pid="243" name="ZOTERO_BREF_PVfM3CPCH4yrYkcH5gDD1_7">
    <vt:lpwstr> of environmental conditions and forest structure discriminated a greater number of positive and negative associations at the scale of our analyses in a tropical cloud forest. Conclusions Both topographic conditions and forest structure contribute to smal</vt:lpwstr>
  </property>
  <property fmtid="{D5CDD505-2E9C-101B-9397-08002B2CF9AE}" pid="244" name="ZOTERO_BREF_PVfM3CPCH4yrYkcH5gDD1_8">
    <vt:lpwstr>l-scale microhabitat partitioning of woody plant species in a Peruvian tropical cloud forest. Nevertheless, canopy species were most correlated with the distribution of environmental variables, while understorey species displayed associations with forest </vt:lpwstr>
  </property>
  <property fmtid="{D5CDD505-2E9C-101B-9397-08002B2CF9AE}" pid="245" name="ZOTERO_BREF_PVfM3CPCH4yrYkcH5gDD1_9">
    <vt:lpwstr>structure.","DOI":"10.1111/jvs.12023","ISSN":"1654-1103","language":"en","author":[{"family":"Ledo","given":"Alicia"},{"family":"Burslem","given":"David F.R.P."},{"family":"Condés","given":"Sonia"},{"family":"Montes","given":"Fernando"}],"issued":{"date-p</vt:lpwstr>
  </property>
  <property fmtid="{D5CDD505-2E9C-101B-9397-08002B2CF9AE}" pid="246" name="ZOTERO_BREF_PVfM3CPCH4yrYkcH5gDD1_10">
    <vt:lpwstr>arts":[["2012"]]},"accessed":{"date-parts":[["2013",7,31]]}}}],"schema":"https://github.com/citation-style-language/schema/raw/master/csl-citation.json"} </vt:lpwstr>
  </property>
  <property fmtid="{D5CDD505-2E9C-101B-9397-08002B2CF9AE}" pid="247" name="ZOTERO_BREF_N1hYqWQhcxSCQYG783u8J_1">
    <vt:lpwstr>ZOTERO_ITEM CSL_CITATION {"citationID":"2dq87manbr","properties":{"formattedCitation":"(Potter, Arthur Woods, &amp; Pincebourde, 2013)","plainCitation":"(Potter, Arthur Woods, &amp; Pincebourde, 2013)"},"citationItems":[{"id":451,"uris":["http://zotero.org/users/</vt:lpwstr>
  </property>
  <property fmtid="{D5CDD505-2E9C-101B-9397-08002B2CF9AE}" pid="248" name="ZOTERO_BREF_N1hYqWQhcxSCQYG783u8J_2">
    <vt:lpwstr>70825/items/PISAJDWK"],"uri":["http://zotero.org/users/70825/items/PISAJDWK"],"itemData":{"id":451,"type":"article-journal","title":"Microclimatic challenges in global change biology","container-title":"Global Change Biology","page":"2932–2939","volume":"</vt:lpwstr>
  </property>
  <property fmtid="{D5CDD505-2E9C-101B-9397-08002B2CF9AE}" pid="249" name="ZOTERO_BREF_N1hYqWQhcxSCQYG783u8J_3">
    <vt:lpwstr>19","issue":"10","source":"Wiley Online Library","abstract":"Despite decades of work on climate change biology, the scientific community remains uncertain about where and when most species distributions will respond to altered climates. A major barrier is</vt:lpwstr>
  </property>
  <property fmtid="{D5CDD505-2E9C-101B-9397-08002B2CF9AE}" pid="250" name="ZOTERO_BREF_N1hYqWQhcxSCQYG783u8J_4">
    <vt:lpwstr> the spatial mismatch between the size of organisms and the scale at which climate data are collected and modeled. Using a meta-analysis of published literature, we show that grid lengths in species distribution models are, on average, ca. 10 000-fold lar</vt:lpwstr>
  </property>
  <property fmtid="{D5CDD505-2E9C-101B-9397-08002B2CF9AE}" pid="251" name="ZOTERO_BREF_N1hYqWQhcxSCQYG783u8J_5">
    <vt:lpwstr>ger than the animals they study, and ca. 1000-fold larger than the plants they study. And the gap is even worse than these ratios indicate, as most work has focused on organisms that are significantly biased toward large size. This mismatch is problematic</vt:lpwstr>
  </property>
  <property fmtid="{D5CDD505-2E9C-101B-9397-08002B2CF9AE}" pid="252" name="ZOTERO_BREF_N1hYqWQhcxSCQYG783u8J_6">
    <vt:lpwstr> because organisms do not experience climate on coarse scales. Rather, they live in microclimates, which can be highly heterogeneous and strongly divergent from surrounding macroclimates. Bridging the spatial gap should be a high priority for research and</vt:lpwstr>
  </property>
  <property fmtid="{D5CDD505-2E9C-101B-9397-08002B2CF9AE}" pid="253" name="ZOTERO_BREF_N1hYqWQhcxSCQYG783u8J_7">
    <vt:lpwstr> will require gathering climate data at finer scales, developing better methods for downscaling environmental data to microclimates, and improving our statistical understanding of variation at finer scales. Interdisciplinary collaborations (including ecol</vt:lpwstr>
  </property>
  <property fmtid="{D5CDD505-2E9C-101B-9397-08002B2CF9AE}" pid="254" name="ZOTERO_BREF_N1hYqWQhcxSCQYG783u8J_8">
    <vt:lpwstr>ogists, engineers, climatologists, meteorologists, statisticians, and geographers) will be key to bridging the gap, and ultimately to providing scientifically grounded data and recommendations to conservation biologists and policy makers.","DOI":"10.1111/</vt:lpwstr>
  </property>
  <property fmtid="{D5CDD505-2E9C-101B-9397-08002B2CF9AE}" pid="255" name="ZOTERO_BREF_N1hYqWQhcxSCQYG783u8J_9">
    <vt:lpwstr>gcb.12257","ISSN":"1365-2486","language":"en","author":[{"family":"Potter","given":"Kristen A."},{"family":"Arthur Woods","given":"H."},{"family":"Pincebourde","given":"Sylvain"}],"issued":{"date-parts":[["2013"]]},"accessed":{"date-parts":[["2013",11,7]]</vt:lpwstr>
  </property>
  <property fmtid="{D5CDD505-2E9C-101B-9397-08002B2CF9AE}" pid="256" name="ZOTERO_BREF_N1hYqWQhcxSCQYG783u8J_10">
    <vt:lpwstr>}}}],"schema":"https://github.com/citation-style-language/schema/raw/master/csl-citation.json"} </vt:lpwstr>
  </property>
  <property fmtid="{D5CDD505-2E9C-101B-9397-08002B2CF9AE}" pid="257" name="ZOTERO_BREF_ukwIlj0hTi4cw9Tsc0HF3_1">
    <vt:lpwstr>ZOTERO_ITEM CSL_CITATION {"citationID":"3G1ReTLB","properties":{"formattedCitation":"(Petitcolin &amp; Vermote, 2002; Roger &amp; Vermote, 1998; Vermote et al., 2001)","plainCitation":"(Petitcolin &amp; Vermote, 2002; Roger &amp; Vermote, 1998; Vermote et al., 2001)"},"c</vt:lpwstr>
  </property>
  <property fmtid="{D5CDD505-2E9C-101B-9397-08002B2CF9AE}" pid="258" name="ZOTERO_BREF_ukwIlj0hTi4cw9Tsc0HF3_2">
    <vt:lpwstr>itationItems":[{"id":506,"uris":["http://zotero.org/users/70825/items/79KF3N4T"],"uri":["http://zotero.org/users/70825/items/79KF3N4T"],"itemData":{"id":506,"type":"article-journal","title":"Land surface reflectance, emissivity and temperature from MODIS </vt:lpwstr>
  </property>
  <property fmtid="{D5CDD505-2E9C-101B-9397-08002B2CF9AE}" pid="259" name="ZOTERO_BREF_ukwIlj0hTi4cw9Tsc0HF3_3">
    <vt:lpwstr>middle and thermal infrared data","container-title":"Remote Sensing of Environment","page":"112-134","volume":"83","issue":"1–2","source":"ScienceDirect","abstract":"The following paper presents a method to retrieve surface reflectance, emissivity and tem</vt:lpwstr>
  </property>
  <property fmtid="{D5CDD505-2E9C-101B-9397-08002B2CF9AE}" pid="260" name="ZOTERO_BREF_ukwIlj0hTi4cw9Tsc0HF3_4">
    <vt:lpwstr>perature in the middle infrared (3–5 μm) and thermal infrared (8–12 μm). It is applied to Moderate Resolution Imaging Spectroradiometer (MODIS) data acquired over Southern Africa during the August to October 2000 period. This method relies first on atmosp</vt:lpwstr>
  </property>
  <property fmtid="{D5CDD505-2E9C-101B-9397-08002B2CF9AE}" pid="261" name="ZOTERO_BREF_ukwIlj0hTi4cw9Tsc0HF3_5">
    <vt:lpwstr>heric correction of the middle-thermal infrared radiances which uses National Center for Environmental Prediction (NCEP) humidity, pressure and temperature profiles and second on constructing and using a database of night emissivities ratio (Temperature I</vt:lpwstr>
  </property>
  <property fmtid="{D5CDD505-2E9C-101B-9397-08002B2CF9AE}" pid="262" name="ZOTERO_BREF_ukwIlj0hTi4cw9Tsc0HF3_6">
    <vt:lpwstr>ndependent Spectral Indices of Emissivity, TISIE). The middle infrared reflectances (3–5 μm) are then derived from day-time measurements and mean TISIE values. By hemispheric integration (over a 16-day period), they lead to middle infrared directional emi</vt:lpwstr>
  </property>
  <property fmtid="{D5CDD505-2E9C-101B-9397-08002B2CF9AE}" pid="263" name="ZOTERO_BREF_ukwIlj0hTi4cw9Tsc0HF3_7">
    <vt:lpwstr>ssivity which, combined with TISIE again, leads to thermal infrared emissivity and surface temperature. The reflectance accuracies are assessed by looking at targets of known reflectance (water and sun-glint). The emissivities in the thermal infrared are </vt:lpwstr>
  </property>
  <property fmtid="{D5CDD505-2E9C-101B-9397-08002B2CF9AE}" pid="264" name="ZOTERO_BREF_ukwIlj0hTi4cw9Tsc0HF3_8">
    <vt:lpwstr>assessed by checking the spectral invariance of the derived surface temperature in the 3–5- and 8–12-μm region. Other consistency checks are performed leading to the conclusion that the reflectance, emissivity and surface temperature are derived within ±0</vt:lpwstr>
  </property>
  <property fmtid="{D5CDD505-2E9C-101B-9397-08002B2CF9AE}" pid="265" name="ZOTERO_BREF_ukwIlj0hTi4cw9Tsc0HF3_9">
    <vt:lpwstr>.015, ±0.01 and ±1 K, respectively. Finally, a direct application of the MODIS middle infrared surface reflectances to the fire detection problem is developed and the results compared to the Landsat 7 high spatial resolution data.","DOI":"10.1016/S0034-42</vt:lpwstr>
  </property>
  <property fmtid="{D5CDD505-2E9C-101B-9397-08002B2CF9AE}" pid="266" name="ZOTERO_BREF_ukwIlj0hTi4cw9Tsc0HF3_10">
    <vt:lpwstr>57(02)00094-9","ISSN":"0034-4257","journalAbbreviation":"Remote Sensing of Environment","author":[{"family":"Petitcolin","given":"François"},{"family":"Vermote","given":"Eric"}],"issued":{"date-parts":[["2002",11]]},"accessed":{"date-parts":[["2013",11,10</vt:lpwstr>
  </property>
  <property fmtid="{D5CDD505-2E9C-101B-9397-08002B2CF9AE}" pid="267" name="ZOTERO_BREF_ukwIlj0hTi4cw9Tsc0HF3_11">
    <vt:lpwstr>]]}}},{"id":493,"uris":["http://zotero.org/users/70825/items/T6D5CC3H"],"uri":["http://zotero.org/users/70825/items/T6D5CC3H"],"itemData":{"id":493,"type":"article-journal","title":"A Method to Retrieve the Reflectivity Signature at 3.75 μm from AVHRR Dat</vt:lpwstr>
  </property>
  <property fmtid="{D5CDD505-2E9C-101B-9397-08002B2CF9AE}" pid="268" name="ZOTERO_BREF_ukwIlj0hTi4cw9Tsc0HF3_12">
    <vt:lpwstr>a","container-title":"Remote Sensing of Environment","page":"103-114","volume":"64","issue":"1","source":"ScienceDirect","abstract":"Global monitoring of land surface properties has primarily relied on the AVHRR red and near-infrared channels through use </vt:lpwstr>
  </property>
  <property fmtid="{D5CDD505-2E9C-101B-9397-08002B2CF9AE}" pid="269" name="ZOTERO_BREF_ukwIlj0hTi4cw9Tsc0HF3_13">
    <vt:lpwstr>of the NDVI. The AVHRR Channel 3, centered at 3.75 μm, has been shown to be sensitive to vegetation on a local scale. A method to separate the reflected and emitted components in this channel has been developed. The 3.75-μm reflectivity is computed by sub</vt:lpwstr>
  </property>
  <property fmtid="{D5CDD505-2E9C-101B-9397-08002B2CF9AE}" pid="270" name="ZOTERO_BREF_ukwIlj0hTi4cw9Tsc0HF3_14">
    <vt:lpwstr>tracting the thermal contribution from the total signal and dividing the remaining signal component by atmospheric transmission and solar irradiance. The thermal contribution is estimated by using thermal infrared Channels 4 and 5 as well as NDVI to estim</vt:lpwstr>
  </property>
  <property fmtid="{D5CDD505-2E9C-101B-9397-08002B2CF9AE}" pid="271" name="ZOTERO_BREF_ukwIlj0hTi4cw9Tsc0HF3_15">
    <vt:lpwstr>ate infrared surface emissivities. The atmospheric transmission is computed with MODTRAN2 and uses integrated water vapor derived from the Split Window Technique. The formula derived are validated over ocean using sun glint observations and land using the</vt:lpwstr>
  </property>
  <property fmtid="{D5CDD505-2E9C-101B-9397-08002B2CF9AE}" pid="272" name="ZOTERO_BREF_ukwIlj0hTi4cw9Tsc0HF3_16">
    <vt:lpwstr> FIFE-87 data set. Despite the uncertainties inherent to the procedure we adopted, quantitative use of the derived reflectance at 3.75 μm appears possible.","DOI":"10.1016/S0034-4257(97)00173-9","ISSN":"0034-4257","journalAbbreviation":"Remote Sensing of </vt:lpwstr>
  </property>
  <property fmtid="{D5CDD505-2E9C-101B-9397-08002B2CF9AE}" pid="273" name="ZOTERO_BREF_ukwIlj0hTi4cw9Tsc0HF3_17">
    <vt:lpwstr>Environment","author":[{"family":"Roger","given":"J.C."},{"family":"Vermote","given":"E.F."}],"issued":{"date-parts":[["1998",4]]},"accessed":{"date-parts":[["2013",11,10]]}}},{"id":3742,"uris":["http://zotero.org/users/70825/items/KJ2T395R"],"uri":["http</vt:lpwstr>
  </property>
  <property fmtid="{D5CDD505-2E9C-101B-9397-08002B2CF9AE}" pid="274" name="ZOTERO_BREF_ukwIlj0hTi4cw9Tsc0HF3_18">
    <vt:lpwstr>://zotero.org/users/70825/items/KJ2T395R"],"itemData":{"id":3742,"type":"report","title":"Land surface reflectance code development, testing and delivery","collection-title":"MODIS Science Team Member Semi-Annual Report","publisher":"University of Marylan</vt:lpwstr>
  </property>
  <property fmtid="{D5CDD505-2E9C-101B-9397-08002B2CF9AE}" pid="275" name="ZOTERO_BREF_ukwIlj0hTi4cw9Tsc0HF3_19">
    <vt:lpwstr>d","publisher-place":"University of Maryland","page":"29","event-place":"University of Maryland","abstract":"The most important activities undertaken during this reporting period are the following:\n1. Land surface reflectance code development, testing an</vt:lpwstr>
  </property>
  <property fmtid="{D5CDD505-2E9C-101B-9397-08002B2CF9AE}" pid="276" name="ZOTERO_BREF_ukwIlj0hTi4cw9Tsc0HF3_20">
    <vt:lpwstr>d delivery\n2. Internal filtering masks development (cloud, fire, snow)\n3. MODIS Middle Infrared surface reflectance\n4. MODIS Adaptive Processing System (MODAPS)/PI Processing/250m\nsystem","number":"Contract Number NAS5-96062","author":[{"family":"Verm</vt:lpwstr>
  </property>
  <property fmtid="{D5CDD505-2E9C-101B-9397-08002B2CF9AE}" pid="277" name="ZOTERO_BREF_ukwIlj0hTi4cw9Tsc0HF3_21">
    <vt:lpwstr>ote","given":"E. F."},{"family":"O'Bannon","given":"John"},{"family":"Davis","given":"Rhonda"},{"family":"PetitColin","given":"Francois"},{"family":"Ray","given":"James"},{"family":"El Saleous","given":"Nazmi"}],"issued":{"date-parts":[["2001"]]}}}],"sche</vt:lpwstr>
  </property>
  <property fmtid="{D5CDD505-2E9C-101B-9397-08002B2CF9AE}" pid="278" name="ZOTERO_BREF_ukwIlj0hTi4cw9Tsc0HF3_22">
    <vt:lpwstr>ma":"https://github.com/citation-style-language/schema/raw/master/csl-citation.json"} </vt:lpwstr>
  </property>
  <property fmtid="{D5CDD505-2E9C-101B-9397-08002B2CF9AE}" pid="279" name="ZOTERO_BREF_ye2AeouRRmQTxEJW5XA45_1">
    <vt:lpwstr>ZOTERO_ITEM CSL_CITATION {"citationID":"tsnba9goo","properties":{"formattedCitation":"(Petitcolin &amp; Vermote, 2002)","plainCitation":"(Petitcolin &amp; Vermote, 2002)"},"citationItems":[{"id":506,"uris":["http://zotero.org/users/70825/items/79KF3N4T"],"uri":["</vt:lpwstr>
  </property>
  <property fmtid="{D5CDD505-2E9C-101B-9397-08002B2CF9AE}" pid="280" name="ZOTERO_BREF_ye2AeouRRmQTxEJW5XA45_2">
    <vt:lpwstr>http://zotero.org/users/70825/items/79KF3N4T"],"itemData":{"id":506,"type":"article-journal","title":"Land surface reflectance, emissivity and temperature from MODIS middle and thermal infrared data","container-title":"Remote Sensing of Environment","page</vt:lpwstr>
  </property>
  <property fmtid="{D5CDD505-2E9C-101B-9397-08002B2CF9AE}" pid="281" name="ZOTERO_BREF_ye2AeouRRmQTxEJW5XA45_3">
    <vt:lpwstr>":"112-134","volume":"83","issue":"1–2","source":"ScienceDirect","abstract":"The following paper presents a method to retrieve surface reflectance, emissivity and temperature in the middle infrared (3–5 μm) and thermal infrared (8–12 μm). It is applied to</vt:lpwstr>
  </property>
  <property fmtid="{D5CDD505-2E9C-101B-9397-08002B2CF9AE}" pid="282" name="ZOTERO_BREF_ye2AeouRRmQTxEJW5XA45_4">
    <vt:lpwstr> Moderate Resolution Imaging Spectroradiometer (MODIS) data acquired over Southern Africa during the August to October 2000 period. This method relies first on atmospheric correction of the middle-thermal infrared radiances which uses National Center for </vt:lpwstr>
  </property>
  <property fmtid="{D5CDD505-2E9C-101B-9397-08002B2CF9AE}" pid="283" name="ZOTERO_BREF_ye2AeouRRmQTxEJW5XA45_5">
    <vt:lpwstr>Environmental Prediction (NCEP) humidity, pressure and temperature profiles and second on constructing and using a database of night emissivities ratio (Temperature Independent Spectral Indices of Emissivity, TISIE). The middle infrared reflectances (3–5 </vt:lpwstr>
  </property>
  <property fmtid="{D5CDD505-2E9C-101B-9397-08002B2CF9AE}" pid="284" name="ZOTERO_BREF_ye2AeouRRmQTxEJW5XA45_6">
    <vt:lpwstr>μm) are then derived from day-time measurements and mean TISIE values. By hemispheric integration (over a 16-day period), they lead to middle infrared directional emissivity which, combined with TISIE again, leads to thermal infrared emissivity and surfac</vt:lpwstr>
  </property>
  <property fmtid="{D5CDD505-2E9C-101B-9397-08002B2CF9AE}" pid="285" name="ZOTERO_BREF_ye2AeouRRmQTxEJW5XA45_7">
    <vt:lpwstr>e temperature. The reflectance accuracies are assessed by looking at targets of known reflectance (water and sun-glint). The emissivities in the thermal infrared are assessed by checking the spectral invariance of the derived surface temperature in the 3–</vt:lpwstr>
  </property>
  <property fmtid="{D5CDD505-2E9C-101B-9397-08002B2CF9AE}" pid="286" name="ZOTERO_BREF_ye2AeouRRmQTxEJW5XA45_8">
    <vt:lpwstr>5- and 8–12-μm region. Other consistency checks are performed leading to the conclusion that the reflectance, emissivity and surface temperature are derived within ±0.015, ±0.01 and ±1 K, respectively. Finally, a direct application of the MODIS middle inf</vt:lpwstr>
  </property>
  <property fmtid="{D5CDD505-2E9C-101B-9397-08002B2CF9AE}" pid="287" name="ZOTERO_BREF_ye2AeouRRmQTxEJW5XA45_9">
    <vt:lpwstr>rared surface reflectances to the fire detection problem is developed and the results compared to the Landsat 7 high spatial resolution data.","DOI":"10.1016/S0034-4257(02)00094-9","ISSN":"0034-4257","journalAbbreviation":"Remote Sensing of Environment","</vt:lpwstr>
  </property>
  <property fmtid="{D5CDD505-2E9C-101B-9397-08002B2CF9AE}" pid="288" name="ZOTERO_BREF_ye2AeouRRmQTxEJW5XA45_10">
    <vt:lpwstr>author":[{"family":"Petitcolin","given":"François"},{"family":"Vermote","given":"Eric"}],"issued":{"date-parts":[["2002",11]]},"accessed":{"date-parts":[["2013",11,10]]}}}],"schema":"https://github.com/citation-style-language/schema/raw/master/csl-citatio</vt:lpwstr>
  </property>
  <property fmtid="{D5CDD505-2E9C-101B-9397-08002B2CF9AE}" pid="289" name="ZOTERO_BREF_ye2AeouRRmQTxEJW5XA45_11">
    <vt:lpwstr>n.json"} </vt:lpwstr>
  </property>
  <property fmtid="{D5CDD505-2E9C-101B-9397-08002B2CF9AE}" pid="290" name="ZOTERO_BREF_IofBaaFM8ZJRXDopiUAbQ_1">
    <vt:lpwstr>ZOTERO_ITEM CSL_CITATION {"citationID":"fc2ufd283","properties":{"formattedCitation":"(Kalnay et al., 1996)","plainCitation":"(Kalnay et al., 1996)"},"citationItems":[{"id":2227,"uris":["http://zotero.org/users/70825/items/Z3G77AIJ"],"uri":["http://zotero</vt:lpwstr>
  </property>
  <property fmtid="{D5CDD505-2E9C-101B-9397-08002B2CF9AE}" pid="291" name="ZOTERO_BREF_IofBaaFM8ZJRXDopiUAbQ_2">
    <vt:lpwstr>.org/users/70825/items/Z3G77AIJ"],"itemData":{"id":2227,"type":"article-journal","title":"The NCEP/NCAR 40-Year Reanalysis Project","container-title":"Bulletin of the American Meteorological Society","page":"437-471","volume":"77","issue":"3","source":"Cr</vt:lpwstr>
  </property>
  <property fmtid="{D5CDD505-2E9C-101B-9397-08002B2CF9AE}" pid="292" name="ZOTERO_BREF_IofBaaFM8ZJRXDopiUAbQ_3">
    <vt:lpwstr>ossRef","DOI":"10.1175/1520-0477(1996)077&lt;0437:TNYRP&gt;2.0.CO;2","ISSN":"0003-0007, 1520-0477","author":[{"family":"Kalnay","given":"E."},{"family":"Kanamitsu","given":"M."},{"family":"Kistler","given":"R."},{"family":"Collins","given":"W."},{"family":"Deav</vt:lpwstr>
  </property>
  <property fmtid="{D5CDD505-2E9C-101B-9397-08002B2CF9AE}" pid="293" name="ZOTERO_BREF_IofBaaFM8ZJRXDopiUAbQ_4">
    <vt:lpwstr>en","given":"D."},{"family":"Gandin","given":"L."},{"family":"Iredell","given":"M."},{"family":"Saha","given":"S."},{"family":"White","given":"G."},{"family":"Woollen","given":"J."},{"family":"Zhu","given":"Y."},{"family":"Leetmaa","given":"A."},{"family"</vt:lpwstr>
  </property>
  <property fmtid="{D5CDD505-2E9C-101B-9397-08002B2CF9AE}" pid="294" name="ZOTERO_BREF_IofBaaFM8ZJRXDopiUAbQ_5">
    <vt:lpwstr>:"Reynolds","given":"R."},{"family":"Chelliah","given":"M."},{"family":"Ebisuzaki","given":"W."},{"family":"Higgins","given":"W."},{"family":"Janowiak","given":"J."},{"family":"Mo","given":"K. C."},{"family":"Ropelewski","given":"C."},{"family":"Wang","gi</vt:lpwstr>
  </property>
  <property fmtid="{D5CDD505-2E9C-101B-9397-08002B2CF9AE}" pid="295" name="ZOTERO_BREF_IofBaaFM8ZJRXDopiUAbQ_6">
    <vt:lpwstr>ven":"J."},{"family":"Jenne","given":"Roy"},{"family":"Joseph","given":"Dennis"}],"issued":{"date-parts":[["1996",3]]},"accessed":{"date-parts":[["2013",11,10]]}}}],"schema":"https://github.com/citation-style-language/schema/raw/master/csl-citation.json"}</vt:lpwstr>
  </property>
  <property fmtid="{D5CDD505-2E9C-101B-9397-08002B2CF9AE}" pid="296" name="ZOTERO_BREF_IofBaaFM8ZJRXDopiUAbQ_7">
    <vt:lpwstr> </vt:lpwstr>
  </property>
  <property fmtid="{D5CDD505-2E9C-101B-9397-08002B2CF9AE}" pid="297" name="ZOTERO_BREF_2GHn4A2dYiZUXaW1iaISL_1">
    <vt:lpwstr>ZOTERO_ITEM CSL_CITATION {"citationID":"htg0JVoQ","properties":{"formattedCitation":"(Eastman &amp; Warren, 2012)","plainCitation":"(Eastman &amp; Warren, 2012)"},"citationItems":[{"id":830,"uris":["http://zotero.org/users/70825/items/8WAWGFWR"],"uri":["http://zo</vt:lpwstr>
  </property>
  <property fmtid="{D5CDD505-2E9C-101B-9397-08002B2CF9AE}" pid="298" name="ZOTERO_BREF_2GHn4A2dYiZUXaW1iaISL_2">
    <vt:lpwstr>tero.org/users/70825/items/8WAWGFWR"],"itemData":{"id":830,"type":"report","title":"Land Cloud Update, 1997-2009, Appended to Cloud Climatology for land stations worldwide, 1971-1996.","publisher":"Climate Change Research Division  Office of Biological an</vt:lpwstr>
  </property>
  <property fmtid="{D5CDD505-2E9C-101B-9397-08002B2CF9AE}" pid="299" name="ZOTERO_BREF_2GHn4A2dYiZUXaW1iaISL_3">
    <vt:lpwstr>d Environmental Research  U.S. Department of Energy","publisher-place":"Oak Ridge, Tennessee","page":"9","event-place":"Oak Ridge, Tennessee","URL":"http://cdiac.ornl.gov/epubs/ndp/ndp026d/ndp026d.html","number":"NDP-026D","author":[{"family":"Eastman","g</vt:lpwstr>
  </property>
  <property fmtid="{D5CDD505-2E9C-101B-9397-08002B2CF9AE}" pid="300" name="ZOTERO_BREF_2GHn4A2dYiZUXaW1iaISL_4">
    <vt:lpwstr>iven":"Ryan"},{"family":"Warren","given":"Stephen G."}],"issued":{"date-parts":[["2012"]]}}}],"schema":"https://github.com/citation-style-language/schema/raw/master/csl-citation.json"} </vt:lpwstr>
  </property>
  <property fmtid="{D5CDD505-2E9C-101B-9397-08002B2CF9AE}" pid="301" name="ZOTERO_BREF_8HjAPkEhqRYSEGmckYsWS_1">
    <vt:lpwstr>ZOTERO_ITEM CSL_CITATION {"citationID":"c8jr8G1b","properties":{"formattedCitation":"(2005)","plainCitation":"(2005)"},"citationItems":[{"id":2250,"uris":["http://zotero.org/users/70825/items/NIAH8GP9"],"uri":["http://zotero.org/users/70825/items/NIAH8GP9</vt:lpwstr>
  </property>
  <property fmtid="{D5CDD505-2E9C-101B-9397-08002B2CF9AE}" pid="302" name="ZOTERO_BREF_8HjAPkEhqRYSEGmckYsWS_2">
    <vt:lpwstr>"],"itemData":{"id":2250,"type":"article-journal","title":"NWCSAF AVHRR Cloud Detection and Analysis Using Dynamic Thresholds and Radiative Transfer Modeling. Part II: Tuning and Validation","container-title":"Journal of Applied Meteorology","page":"55-71</vt:lpwstr>
  </property>
  <property fmtid="{D5CDD505-2E9C-101B-9397-08002B2CF9AE}" pid="303" name="ZOTERO_BREF_8HjAPkEhqRYSEGmckYsWS_3">
    <vt:lpwstr>","volume":"44","issue":"1","source":"CrossRef","DOI":"10.1175/JAM-2189.1","ISSN":"0894-8763, 1520-0450","shortTitle":"NWCSAF AVHRR Cloud Detection and Analysis Using Dynamic Thresholds and Radiative Transfer Modeling. Part II","author":[{"family":"Dybbro</vt:lpwstr>
  </property>
  <property fmtid="{D5CDD505-2E9C-101B-9397-08002B2CF9AE}" pid="304" name="ZOTERO_BREF_8HjAPkEhqRYSEGmckYsWS_4">
    <vt:lpwstr>e","given":"Adam"},{"family":"Karlsson","given":"Karl-Göran"},{"family":"Thoss","given":"Anke"}],"issued":{"date-parts":[["2005",1]]},"accessed":{"date-parts":[["2013",11,12]]}},"suppress-author":true}],"schema":"https://github.com/citation-style-language</vt:lpwstr>
  </property>
  <property fmtid="{D5CDD505-2E9C-101B-9397-08002B2CF9AE}" pid="305" name="ZOTERO_BREF_8HjAPkEhqRYSEGmckYsWS_5">
    <vt:lpwstr>/schema/raw/master/csl-citation.json"} </vt:lpwstr>
  </property>
  <property fmtid="{D5CDD505-2E9C-101B-9397-08002B2CF9AE}" pid="306" name="ZOTERO_BREF_dgAKR658DVNJoVI7RvZJi_1">
    <vt:lpwstr>ZOTERO_ITEM CSL_CITATION {"citationID":"1feopeerht","properties":{"formattedCitation":"(Mulligan, 2010; Nair et al., 2008)","plainCitation":"(Mulligan, 2010; Nair et al., 2008)"},"citationItems":[{"id":3983,"uris":["http://zotero.org/users/70825/items/TBF</vt:lpwstr>
  </property>
  <property fmtid="{D5CDD505-2E9C-101B-9397-08002B2CF9AE}" pid="307" name="ZOTERO_BREF_dgAKR658DVNJoVI7RvZJi_2">
    <vt:lpwstr>XG6FB"],"uri":["http://zotero.org/users/70825/items/TBFXG6FB"],"itemData":{"id":3983,"type":"chapter","title":"Modelling the tropics-wide extent and distribution of cloud forest and cloud forest loss, with implications for conservation priority","containe</vt:lpwstr>
  </property>
  <property fmtid="{D5CDD505-2E9C-101B-9397-08002B2CF9AE}" pid="308" name="ZOTERO_BREF_dgAKR658DVNJoVI7RvZJi_3">
    <vt:lpwstr>r-title":"Tropical Montane Cloud Forests: Science for Conservation and Management","publisher":"Cambridge University Press","page":"14-38","source":"Google Books","abstract":"This volume represents a uniquely comprehensive overview of our current knowledg</vt:lpwstr>
  </property>
  <property fmtid="{D5CDD505-2E9C-101B-9397-08002B2CF9AE}" pid="309" name="ZOTERO_BREF_dgAKR658DVNJoVI7RvZJi_4">
    <vt:lpwstr>e on tropical montane cloud forests. 72 chapters cover a wide spectrum of topics including cloud forest distribution, climate, soils, biodiversity, hydrological processes, hydrochemistry and water quality, climate change impacts, and cloud forest conserva</vt:lpwstr>
  </property>
  <property fmtid="{D5CDD505-2E9C-101B-9397-08002B2CF9AE}" pid="310" name="ZOTERO_BREF_dgAKR658DVNJoVI7RvZJi_5">
    <vt:lpwstr>tion, management, and restoration. The final chapter presents a major synthesis by some of the world's leading cloud forest researchers, which summarizes our current knowledge and considers the sustainability of these forests in an ever-changing world. Th</vt:lpwstr>
  </property>
  <property fmtid="{D5CDD505-2E9C-101B-9397-08002B2CF9AE}" pid="311" name="ZOTERO_BREF_dgAKR658DVNJoVI7RvZJi_6">
    <vt:lpwstr>is book presents state-of-the-art knowledge concerning cloud forest occurrence and status, as well as the biological and hydrological value of these unique forests. The presentation is academic but with a firm practical emphasis. It will serve as a core r</vt:lpwstr>
  </property>
  <property fmtid="{D5CDD505-2E9C-101B-9397-08002B2CF9AE}" pid="312" name="ZOTERO_BREF_dgAKR658DVNJoVI7RvZJi_7">
    <vt:lpwstr>eference for academic researchers and students of environmental science and ecology, as well as practitioners (natural resources management, forest conservation) and decision makers at local, national, and international levels.","ISBN":"9781139494557","la</vt:lpwstr>
  </property>
  <property fmtid="{D5CDD505-2E9C-101B-9397-08002B2CF9AE}" pid="313" name="ZOTERO_BREF_dgAKR658DVNJoVI7RvZJi_8">
    <vt:lpwstr>nguage":"en","container-author":[{"family":"Bruijnzeel","given":"L. A."},{"family":"Scatena","given":"F. N."},{"family":"Hamilton","given":"L. S."}],"author":[{"family":"Mulligan","given":"Mark"}],"issued":{"date-parts":[["2010"]]}}},{"id":3576,"uris":["h</vt:lpwstr>
  </property>
  <property fmtid="{D5CDD505-2E9C-101B-9397-08002B2CF9AE}" pid="314" name="ZOTERO_BREF_dgAKR658DVNJoVI7RvZJi_9">
    <vt:lpwstr>ttp://zotero.org/users/70825/items/AKR6MMIS"],"uri":["http://zotero.org/users/70825/items/AKR6MMIS"],"itemData":{"id":3576,"type":"article-journal","title":"Biogeography of Tropical Montane Cloud Forests. Part II: Mapping of Orographic Cloud Immersion","c</vt:lpwstr>
  </property>
  <property fmtid="{D5CDD505-2E9C-101B-9397-08002B2CF9AE}" pid="315" name="ZOTERO_BREF_dgAKR658DVNJoVI7RvZJi_10">
    <vt:lpwstr>ontainer-title":"Journal of Applied Meteorology and Climatology","page":"2183-2197","volume":"47","issue":"8","source":"CrossRef","DOI":"10.1175/2007JAMC1819.1","ISSN":"1558-8424, 1558-8432","shortTitle":"Biogeography of Tropical Montane Cloud Forests. Pa</vt:lpwstr>
  </property>
  <property fmtid="{D5CDD505-2E9C-101B-9397-08002B2CF9AE}" pid="316" name="ZOTERO_BREF_dgAKR658DVNJoVI7RvZJi_11">
    <vt:lpwstr>rt II","author":[{"family":"Nair","given":"Udaysankar S."},{"family":"Asefi","given":"Salvi"},{"family":"Welch","given":"Ronald M."},{"family":"Ray","given":"D. K."},{"family":"Lawton","given":"Robert O."},{"family":"Manoharan","given":"Vani Starry"},{"fa</vt:lpwstr>
  </property>
  <property fmtid="{D5CDD505-2E9C-101B-9397-08002B2CF9AE}" pid="317" name="ZOTERO_BREF_dgAKR658DVNJoVI7RvZJi_12">
    <vt:lpwstr>mily":"Mulligan","given":"Mark"},{"family":"Sever","given":"Tom L."},{"family":"Irwin","given":"Daniel"},{"family":"Pounds","given":"J. Alan"}],"issued":{"date-parts":[["2008",8]]},"accessed":{"date-parts":[["2013",4,1]]}}}],"schema":"https://github.com/c</vt:lpwstr>
  </property>
  <property fmtid="{D5CDD505-2E9C-101B-9397-08002B2CF9AE}" pid="318" name="ZOTERO_BREF_dgAKR658DVNJoVI7RvZJi_13">
    <vt:lpwstr>itation-style-language/schema/raw/master/csl-citation.json"} </vt:lpwstr>
  </property>
  <property fmtid="{D5CDD505-2E9C-101B-9397-08002B2CF9AE}" pid="319" name="ZOTERO_BREF_XT9jBuF7LGw8tlPILxEE2_1">
    <vt:lpwstr>ZOTERO_ITEM CSL_CITATION {"citationID":"slmr2vu6b","properties":{"formattedCitation":"(Stubenrauch et al., 2013)","plainCitation":"(Stubenrauch et al., 2013)"},"citationItems":[{"id":3596,"uris":["http://zotero.org/users/70825/items/6U957689"],"uri":["htt</vt:lpwstr>
  </property>
  <property fmtid="{D5CDD505-2E9C-101B-9397-08002B2CF9AE}" pid="320" name="ZOTERO_BREF_XT9jBuF7LGw8tlPILxEE2_2">
    <vt:lpwstr>p://zotero.org/users/70825/items/6U957689"],"itemData":{"id":3596,"type":"article-journal","title":"Assessment of global cloud datasets from satellites: Project and database initiated by the GEWEX Radiation Panel","container-title":"Bulletin of the Americ</vt:lpwstr>
  </property>
  <property fmtid="{D5CDD505-2E9C-101B-9397-08002B2CF9AE}" pid="321" name="ZOTERO_BREF_XT9jBuF7LGw8tlPILxEE2_3">
    <vt:lpwstr>an Meteorological Society","page":"130117123745009","source":"CrossRef","DOI":"10.1175/BAMS-D-12-00117","ISSN":"0003-0007, 1520-0477","shortTitle":"ASSESSMENT OF GLOBAL CLOUD DATASETS FROM SATELLITES","author":[{"family":"Stubenrauch","given":"C .J."},{"f</vt:lpwstr>
  </property>
  <property fmtid="{D5CDD505-2E9C-101B-9397-08002B2CF9AE}" pid="322" name="ZOTERO_BREF_XT9jBuF7LGw8tlPILxEE2_4">
    <vt:lpwstr>amily":"Rossow","given":"W. B."},{"family":"Kinne","given":"S."},{"family":"Ackerman","given":"S."},{"family":"Cesana","given":"G."},{"family":"Chepfer","given":"H."},{"family":"Di Girolamo","given":"L."},{"family":"Getzewich","given":"B."},{"family":"Gui</vt:lpwstr>
  </property>
  <property fmtid="{D5CDD505-2E9C-101B-9397-08002B2CF9AE}" pid="323" name="ZOTERO_BREF_XT9jBuF7LGw8tlPILxEE2_5">
    <vt:lpwstr>gnard","given":"A."},{"family":"Heidinger","given":"A."},{"family":"Maddux","given":"B. C."},{"family":"Menzel","given":"W. P."},{"family":"Minnis","given":"P."},{"family":"Pearl","given":"C."},{"family":"Platnick","given":"S."},{"family":"Poulsen","given</vt:lpwstr>
  </property>
  <property fmtid="{D5CDD505-2E9C-101B-9397-08002B2CF9AE}" pid="324" name="ZOTERO_BREF_XT9jBuF7LGw8tlPILxEE2_6">
    <vt:lpwstr>":"C."},{"family":"Riedi","given":"J."},{"family":"Sun-Mack","given":"S."},{"family":"Walther","given":"A."},{"family":"Winker","given":"D."},{"family":"Zeng","given":"S."},{"family":"Zhao","given":"G."}],"issued":{"date-parts":[["2013",1,17]]},"accessed"</vt:lpwstr>
  </property>
  <property fmtid="{D5CDD505-2E9C-101B-9397-08002B2CF9AE}" pid="325" name="ZOTERO_BREF_XT9jBuF7LGw8tlPILxEE2_7">
    <vt:lpwstr>:{"date-parts":[["2013",4,2]]}}}],"schema":"https://github.com/citation-style-language/schema/raw/master/csl-citation.json"} </vt:lpwstr>
  </property>
  <property fmtid="{D5CDD505-2E9C-101B-9397-08002B2CF9AE}" pid="326" name="ZOTERO_BREF_MYBmS7O2LgOeq4neIyNpA_1">
    <vt:lpwstr>ZOTERO_ITEM CSL_CITATION {"citationID":"2dvt1erbrc","properties":{"formattedCitation":"(Heidinger et al., 2012)","plainCitation":"(Heidinger et al., 2012)"},"citationItems":[{"id":3815,"uris":["http://zotero.org/users/70825/items/9AJ3KQDR"],"uri":["http:/</vt:lpwstr>
  </property>
  <property fmtid="{D5CDD505-2E9C-101B-9397-08002B2CF9AE}" pid="327" name="ZOTERO_BREF_MYBmS7O2LgOeq4neIyNpA_2">
    <vt:lpwstr>/zotero.org/users/70825/items/9AJ3KQDR"],"itemData":{"id":3815,"type":"article-journal","title":"A naive Bayesian cloud-detection scheme derived from CALIPSO and applied within PATMOS-x","container-title":"Journal of Applied Meteorology and Climatology","</vt:lpwstr>
  </property>
  <property fmtid="{D5CDD505-2E9C-101B-9397-08002B2CF9AE}" pid="328" name="ZOTERO_BREF_MYBmS7O2LgOeq4neIyNpA_3">
    <vt:lpwstr>page":"1129–1144","volume":"51","issue":"6","source":"Google Scholar","author":[{"family":"Heidinger","given":"Andrew K."},{"family":"Evan","given":"Amato T."},{"family":"Foster","given":"Michael J."},{"family":"Walther","given":"Andi"}],"issued":{"date-p</vt:lpwstr>
  </property>
  <property fmtid="{D5CDD505-2E9C-101B-9397-08002B2CF9AE}" pid="329" name="ZOTERO_BREF_MYBmS7O2LgOeq4neIyNpA_4">
    <vt:lpwstr>arts":[["2012"]]},"accessed":{"date-parts":[["2013",7,30]]}}}],"schema":"https://github.com/citation-style-language/schema/raw/master/csl-citation.json"} </vt:lpwstr>
  </property>
  <property fmtid="{D5CDD505-2E9C-101B-9397-08002B2CF9AE}" pid="330" name="ZOTERO_BREF_Y8H0XPwH4AiNzoxtSRvM6_1">
    <vt:lpwstr>ZOTERO_BIBL {"custom":[]} CSL_BIBLIOGRAPHY </vt:lpwstr>
  </property>
</Properties>
</file>